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Pr="003945E4"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w:t>
      </w:r>
      <w:r w:rsidR="42E16D65" w:rsidRPr="003945E4">
        <w:rPr>
          <w:lang w:val="en-US"/>
        </w:rPr>
        <w:t xml:space="preserve">. </w:t>
      </w:r>
      <w:r w:rsidR="008E4152" w:rsidRPr="003945E4">
        <w:rPr>
          <w:lang w:val="en-US"/>
        </w:rPr>
        <w:t>This study demonstrates that model-based control strategies like multi-stage NMPC can enhance the potential of anaerobic digestion plants by enabling demand-</w:t>
      </w:r>
      <w:r w:rsidR="008E4152" w:rsidRPr="003945E4">
        <w:rPr>
          <w:lang w:val="en-US"/>
        </w:rPr>
        <w:lastRenderedPageBreak/>
        <w:t>oriented operation despite substrate uncertainties and without fundamentally chan</w:t>
      </w:r>
      <w:r w:rsidR="00BB59BF" w:rsidRPr="003945E4">
        <w:rPr>
          <w:lang w:val="en-US"/>
        </w:rPr>
        <w:softHyphen/>
      </w:r>
      <w:r w:rsidR="008E4152" w:rsidRPr="003945E4">
        <w:rPr>
          <w:lang w:val="en-US"/>
        </w:rPr>
        <w:t>ging the existing hardware, which showcases more sustainable and profitable biogas pro</w:t>
      </w:r>
      <w:r w:rsidR="00BB59BF" w:rsidRPr="003945E4">
        <w:rPr>
          <w:lang w:val="en-US"/>
        </w:rPr>
        <w:softHyphen/>
      </w:r>
      <w:r w:rsidR="008E4152" w:rsidRPr="003945E4">
        <w:rPr>
          <w:lang w:val="en-US"/>
        </w:rPr>
        <w:t>duc</w:t>
      </w:r>
      <w:r w:rsidR="00BB59BF" w:rsidRPr="003945E4">
        <w:rPr>
          <w:lang w:val="en-US"/>
        </w:rPr>
        <w:softHyphen/>
      </w:r>
      <w:r w:rsidR="008E4152" w:rsidRPr="003945E4">
        <w:rPr>
          <w:lang w:val="en-US"/>
        </w:rPr>
        <w:t>tion.</w:t>
      </w:r>
    </w:p>
    <w:p w14:paraId="22A5495F" w14:textId="6C1DBFC0" w:rsidR="0EF766E9" w:rsidRPr="003945E4" w:rsidRDefault="0EF766E9" w:rsidP="0EF766E9">
      <w:pPr>
        <w:spacing w:line="480" w:lineRule="auto"/>
        <w:ind w:left="-15" w:right="25"/>
        <w:rPr>
          <w:rFonts w:eastAsia="Garamond" w:cs="Garamond"/>
          <w:lang w:val="en-US"/>
        </w:rPr>
      </w:pPr>
      <w:r w:rsidRPr="003945E4">
        <w:rPr>
          <w:rFonts w:eastAsia="Garamond" w:cs="Garamond"/>
          <w:i/>
          <w:iCs/>
          <w:lang w:val="en-US"/>
        </w:rPr>
        <w:t xml:space="preserve">Keywords: </w:t>
      </w:r>
      <w:r w:rsidRPr="003945E4">
        <w:rPr>
          <w:rFonts w:eastAsia="Garamond" w:cs="Garamond"/>
          <w:lang w:val="en-US"/>
        </w:rPr>
        <w:t>Biogas Technology</w:t>
      </w:r>
      <w:r w:rsidR="00FD438D" w:rsidRPr="003945E4">
        <w:rPr>
          <w:rFonts w:eastAsia="Garamond" w:cs="Garamond"/>
          <w:lang w:val="en-US"/>
        </w:rPr>
        <w:t>;</w:t>
      </w:r>
      <w:r w:rsidRPr="003945E4">
        <w:rPr>
          <w:rFonts w:eastAsia="Garamond" w:cs="Garamond"/>
          <w:lang w:val="en-US"/>
        </w:rPr>
        <w:t xml:space="preserve"> ADM</w:t>
      </w:r>
      <w:r w:rsidR="001F19C2" w:rsidRPr="003945E4">
        <w:rPr>
          <w:rFonts w:eastAsia="Garamond" w:cs="Garamond"/>
          <w:lang w:val="en-US"/>
        </w:rPr>
        <w:t>1</w:t>
      </w:r>
      <w:r w:rsidR="00FD438D" w:rsidRPr="003945E4">
        <w:rPr>
          <w:rFonts w:eastAsia="Garamond" w:cs="Garamond"/>
          <w:lang w:val="en-US"/>
        </w:rPr>
        <w:t>;</w:t>
      </w:r>
      <w:r w:rsidRPr="003945E4">
        <w:rPr>
          <w:rFonts w:eastAsia="Garamond" w:cs="Garamond"/>
          <w:lang w:val="en-US"/>
        </w:rPr>
        <w:t xml:space="preserve"> Robust Control</w:t>
      </w:r>
      <w:r w:rsidR="00FD438D" w:rsidRPr="003945E4">
        <w:rPr>
          <w:rFonts w:eastAsia="Garamond" w:cs="Garamond"/>
          <w:lang w:val="en-US"/>
        </w:rPr>
        <w:t>;</w:t>
      </w:r>
      <w:r w:rsidRPr="003945E4">
        <w:rPr>
          <w:rFonts w:eastAsia="Garamond" w:cs="Garamond"/>
          <w:lang w:val="en-US"/>
        </w:rPr>
        <w:t xml:space="preserve"> Influent Uncertainty</w:t>
      </w:r>
      <w:r w:rsidR="00FD438D" w:rsidRPr="003945E4">
        <w:rPr>
          <w:rFonts w:eastAsia="Garamond" w:cs="Garamond"/>
          <w:lang w:val="en-US"/>
        </w:rPr>
        <w:t>;</w:t>
      </w:r>
      <w:r w:rsidRPr="003945E4">
        <w:rPr>
          <w:rFonts w:eastAsia="Garamond" w:cs="Garamond"/>
          <w:lang w:val="en-US"/>
        </w:rPr>
        <w:t xml:space="preserve"> Flexibilization</w:t>
      </w:r>
      <w:r w:rsidR="00FD438D" w:rsidRPr="003945E4">
        <w:rPr>
          <w:rFonts w:eastAsia="Garamond" w:cs="Garamond"/>
          <w:lang w:val="en-US"/>
        </w:rPr>
        <w:t>;</w:t>
      </w:r>
      <w:r w:rsidRPr="003945E4">
        <w:rPr>
          <w:rFonts w:eastAsia="Garamond" w:cs="Garamond"/>
          <w:lang w:val="en-US"/>
        </w:rPr>
        <w:t xml:space="preserve"> Gas Storage</w:t>
      </w:r>
      <w:r w:rsidR="00FD438D" w:rsidRPr="003945E4">
        <w:rPr>
          <w:rFonts w:eastAsia="Garamond" w:cs="Garamond"/>
          <w:lang w:val="en-US"/>
        </w:rPr>
        <w:t>;</w:t>
      </w:r>
      <w:r w:rsidRPr="003945E4">
        <w:rPr>
          <w:rFonts w:eastAsia="Garamond" w:cs="Garamond"/>
          <w:lang w:val="en-US"/>
        </w:rPr>
        <w:t xml:space="preserve"> Demand-</w:t>
      </w:r>
      <w:r w:rsidR="00C8026B" w:rsidRPr="003945E4">
        <w:rPr>
          <w:rFonts w:eastAsia="Garamond" w:cs="Garamond"/>
          <w:lang w:val="en-US"/>
        </w:rPr>
        <w:t>oriented</w:t>
      </w:r>
      <w:r w:rsidRPr="003945E4">
        <w:rPr>
          <w:rFonts w:eastAsia="Garamond" w:cs="Garamond"/>
          <w:lang w:val="en-US"/>
        </w:rPr>
        <w:t xml:space="preserve"> </w:t>
      </w:r>
      <w:r w:rsidR="002F2EB9" w:rsidRPr="003945E4">
        <w:rPr>
          <w:rFonts w:eastAsia="Garamond" w:cs="Garamond"/>
          <w:lang w:val="en-US"/>
        </w:rPr>
        <w:t>O</w:t>
      </w:r>
      <w:r w:rsidRPr="003945E4">
        <w:rPr>
          <w:rFonts w:eastAsia="Garamond" w:cs="Garamond"/>
          <w:lang w:val="en-US"/>
        </w:rPr>
        <w:t>peration</w:t>
      </w:r>
    </w:p>
    <w:p w14:paraId="32A36C38" w14:textId="799B4F51" w:rsidR="00723AE3" w:rsidRPr="003945E4" w:rsidRDefault="6293A840" w:rsidP="001F4FEB">
      <w:pPr>
        <w:pStyle w:val="berschrift1"/>
        <w:numPr>
          <w:ilvl w:val="0"/>
          <w:numId w:val="6"/>
        </w:numPr>
        <w:rPr>
          <w:lang w:val="en-US"/>
        </w:rPr>
      </w:pPr>
      <w:bookmarkStart w:id="2" w:name="_3znysh7"/>
      <w:bookmarkEnd w:id="2"/>
      <w:r w:rsidRPr="003945E4">
        <w:rPr>
          <w:lang w:val="en-US"/>
        </w:rPr>
        <w:t>Introduction</w:t>
      </w:r>
    </w:p>
    <w:p w14:paraId="33687863" w14:textId="0F1C7F2C" w:rsidR="227D4B47" w:rsidRPr="003945E4" w:rsidRDefault="008864EF" w:rsidP="227D4B47">
      <w:pPr>
        <w:rPr>
          <w:lang w:val="en-US"/>
        </w:rPr>
      </w:pPr>
      <w:r w:rsidRPr="003945E4">
        <w:rPr>
          <w:lang w:val="en-US"/>
        </w:rPr>
        <w:t xml:space="preserve">To </w:t>
      </w:r>
      <w:r w:rsidR="227D4B47" w:rsidRPr="003945E4">
        <w:rPr>
          <w:lang w:val="en-US"/>
        </w:rPr>
        <w:t xml:space="preserve">shift towards renewable energy sources, </w:t>
      </w:r>
      <w:r w:rsidR="27FB7F9B" w:rsidRPr="003945E4">
        <w:rPr>
          <w:lang w:val="en-US"/>
        </w:rPr>
        <w:t>anaerobic digestion (</w:t>
      </w:r>
      <w:r w:rsidR="227D4B47" w:rsidRPr="003945E4">
        <w:rPr>
          <w:lang w:val="en-US"/>
        </w:rPr>
        <w:t>AD</w:t>
      </w:r>
      <w:r w:rsidR="27FB7F9B" w:rsidRPr="003945E4">
        <w:rPr>
          <w:lang w:val="en-US"/>
        </w:rPr>
        <w:t>)</w:t>
      </w:r>
      <w:r w:rsidR="227D4B47" w:rsidRPr="003945E4">
        <w:rPr>
          <w:lang w:val="en-US"/>
        </w:rPr>
        <w:t xml:space="preserve"> </w:t>
      </w:r>
      <w:r w:rsidR="00E42EFE" w:rsidRPr="003945E4">
        <w:rPr>
          <w:lang w:val="en-US"/>
        </w:rPr>
        <w:t>play</w:t>
      </w:r>
      <w:r w:rsidR="00C1157C" w:rsidRPr="003945E4">
        <w:rPr>
          <w:lang w:val="en-US"/>
        </w:rPr>
        <w:t>s</w:t>
      </w:r>
      <w:r w:rsidR="227D4B47" w:rsidRPr="003945E4">
        <w:rPr>
          <w:lang w:val="en-US"/>
        </w:rPr>
        <w:t xml:space="preserve"> an important role in ensuring electricity grid stability, </w:t>
      </w:r>
      <w:r w:rsidR="00E301B1" w:rsidRPr="003945E4">
        <w:rPr>
          <w:lang w:val="en-US"/>
        </w:rPr>
        <w:t xml:space="preserve">since </w:t>
      </w:r>
      <w:r w:rsidRPr="003945E4">
        <w:rPr>
          <w:lang w:val="en-US"/>
        </w:rPr>
        <w:t xml:space="preserve">AD </w:t>
      </w:r>
      <w:r w:rsidR="00E301B1" w:rsidRPr="003945E4">
        <w:rPr>
          <w:lang w:val="en-US"/>
        </w:rPr>
        <w:t xml:space="preserve">plants </w:t>
      </w:r>
      <w:r w:rsidR="00820147" w:rsidRPr="003945E4">
        <w:rPr>
          <w:lang w:val="en-US"/>
        </w:rPr>
        <w:t xml:space="preserve">can </w:t>
      </w:r>
      <w:r w:rsidR="227D4B47" w:rsidRPr="003945E4">
        <w:rPr>
          <w:lang w:val="en-US"/>
        </w:rPr>
        <w:t xml:space="preserve">produce and </w:t>
      </w:r>
      <w:r w:rsidR="00E301B1" w:rsidRPr="003945E4">
        <w:rPr>
          <w:lang w:val="en-US"/>
        </w:rPr>
        <w:t xml:space="preserve">store </w:t>
      </w:r>
      <w:r w:rsidR="227D4B47" w:rsidRPr="003945E4">
        <w:rPr>
          <w:lang w:val="en-US"/>
        </w:rPr>
        <w:t xml:space="preserve">biogas for demand-oriented generation of sustainable electricity and heat </w:t>
      </w:r>
      <w:r w:rsidR="00DB5BE7" w:rsidRPr="003945E4">
        <w:rPr>
          <w:lang w:val="en-US"/>
        </w:rPr>
        <w:fldChar w:fldCharType="begin"/>
      </w:r>
      <w:r w:rsidR="004324EF"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sidRPr="003945E4">
        <w:rPr>
          <w:lang w:val="en-US"/>
        </w:rPr>
        <w:fldChar w:fldCharType="separate"/>
      </w:r>
      <w:r w:rsidR="00A85550" w:rsidRPr="003945E4">
        <w:rPr>
          <w:lang w:val="en-US"/>
        </w:rPr>
        <w:t>(Theuerl et al., 2019)</w:t>
      </w:r>
      <w:r w:rsidR="00DB5BE7" w:rsidRPr="003945E4">
        <w:rPr>
          <w:lang w:val="en-US"/>
        </w:rPr>
        <w:fldChar w:fldCharType="end"/>
      </w:r>
      <w:r w:rsidR="227D4B47" w:rsidRPr="003945E4">
        <w:rPr>
          <w:lang w:val="en-US"/>
        </w:rPr>
        <w:t>.</w:t>
      </w:r>
    </w:p>
    <w:p w14:paraId="4FB4CD39" w14:textId="0A21C181" w:rsidR="008E15D6" w:rsidRPr="003945E4" w:rsidRDefault="227D4B47" w:rsidP="008E15D6">
      <w:pPr>
        <w:rPr>
          <w:lang w:val="en-US"/>
        </w:rPr>
      </w:pPr>
      <w:r w:rsidRPr="003945E4">
        <w:rPr>
          <w:lang w:val="en-US"/>
        </w:rPr>
        <w:t>To remain competitive</w:t>
      </w:r>
      <w:r w:rsidR="00FA3D1C" w:rsidRPr="003945E4">
        <w:rPr>
          <w:lang w:val="en-US"/>
        </w:rPr>
        <w:t xml:space="preserve"> with other renewable energy</w:t>
      </w:r>
      <w:r w:rsidR="00426BC2" w:rsidRPr="003945E4">
        <w:rPr>
          <w:lang w:val="en-US"/>
        </w:rPr>
        <w:t xml:space="preserve"> sources</w:t>
      </w:r>
      <w:r w:rsidRPr="003945E4">
        <w:rPr>
          <w:lang w:val="en-US"/>
        </w:rPr>
        <w:t>, AD plants must adopt innovative strategies to increase</w:t>
      </w:r>
      <w:r w:rsidR="00E301B1" w:rsidRPr="003945E4">
        <w:rPr>
          <w:lang w:val="en-US"/>
        </w:rPr>
        <w:t xml:space="preserve"> profitability</w:t>
      </w:r>
      <w:r w:rsidR="00FA3D1C" w:rsidRPr="003945E4">
        <w:rPr>
          <w:lang w:val="en-US"/>
        </w:rPr>
        <w:t xml:space="preserve"> </w:t>
      </w:r>
      <w:r w:rsidR="00FA3D1C" w:rsidRPr="003945E4">
        <w:rPr>
          <w:lang w:val="en-US"/>
        </w:rPr>
        <w:fldChar w:fldCharType="begin"/>
      </w:r>
      <w:r w:rsidR="00FA3D1C"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sidRPr="003945E4">
        <w:rPr>
          <w:lang w:val="en-US"/>
        </w:rPr>
        <w:fldChar w:fldCharType="separate"/>
      </w:r>
      <w:r w:rsidR="00FA3D1C" w:rsidRPr="003945E4">
        <w:rPr>
          <w:lang w:val="en-US"/>
        </w:rPr>
        <w:t>(Daniel</w:t>
      </w:r>
      <w:r w:rsidR="00FA3D1C" w:rsidRPr="003945E4">
        <w:rPr>
          <w:rFonts w:ascii="Times New Roman" w:hAnsi="Times New Roman" w:cs="Times New Roman"/>
          <w:lang w:val="en-US"/>
        </w:rPr>
        <w:t>‐</w:t>
      </w:r>
      <w:r w:rsidR="00FA3D1C" w:rsidRPr="003945E4">
        <w:rPr>
          <w:lang w:val="en-US"/>
        </w:rPr>
        <w:t>Gromke et al., 2018)</w:t>
      </w:r>
      <w:r w:rsidR="00FA3D1C" w:rsidRPr="003945E4">
        <w:rPr>
          <w:lang w:val="en-US"/>
        </w:rPr>
        <w:fldChar w:fldCharType="end"/>
      </w:r>
      <w:r w:rsidR="00FA3D1C" w:rsidRPr="003945E4">
        <w:rPr>
          <w:lang w:val="en-US"/>
        </w:rPr>
        <w:t>.</w:t>
      </w:r>
      <w:r w:rsidRPr="003945E4">
        <w:rPr>
          <w:lang w:val="en-US"/>
        </w:rPr>
        <w:t xml:space="preserve"> </w:t>
      </w:r>
      <w:r w:rsidR="00E301B1" w:rsidRPr="003945E4">
        <w:rPr>
          <w:lang w:val="en-US"/>
        </w:rPr>
        <w:t>T</w:t>
      </w:r>
      <w:r w:rsidRPr="003945E4">
        <w:rPr>
          <w:lang w:val="en-US"/>
        </w:rPr>
        <w:t>hree promising strategies are (</w:t>
      </w:r>
      <w:proofErr w:type="spellStart"/>
      <w:r w:rsidRPr="003945E4">
        <w:rPr>
          <w:lang w:val="en-US"/>
        </w:rPr>
        <w:t>i</w:t>
      </w:r>
      <w:proofErr w:type="spellEnd"/>
      <w:r w:rsidRPr="003945E4">
        <w:rPr>
          <w:lang w:val="en-US"/>
        </w:rPr>
        <w:t xml:space="preserve">) </w:t>
      </w:r>
      <w:r w:rsidR="00C8026B" w:rsidRPr="003945E4">
        <w:rPr>
          <w:lang w:val="en-US"/>
        </w:rPr>
        <w:t>demand-oriented</w:t>
      </w:r>
      <w:r w:rsidRPr="003945E4">
        <w:rPr>
          <w:lang w:val="en-US"/>
        </w:rPr>
        <w:t xml:space="preserve"> cogeneration</w:t>
      </w:r>
      <w:r w:rsidR="008864EF" w:rsidRPr="003945E4">
        <w:rPr>
          <w:lang w:val="en-US"/>
        </w:rPr>
        <w:t xml:space="preserve"> of power and heat</w:t>
      </w:r>
      <w:r w:rsidRPr="003945E4">
        <w:rPr>
          <w:lang w:val="en-US"/>
        </w:rPr>
        <w:t xml:space="preserve">, (ii) biogas upgrading </w:t>
      </w:r>
      <w:r w:rsidR="008864EF" w:rsidRPr="003945E4">
        <w:rPr>
          <w:lang w:val="en-US"/>
        </w:rPr>
        <w:t>to biomethane</w:t>
      </w:r>
      <w:r w:rsidR="0086266C" w:rsidRPr="003945E4">
        <w:rPr>
          <w:lang w:val="en-US"/>
        </w:rPr>
        <w:t>,</w:t>
      </w:r>
      <w:r w:rsidR="008864EF" w:rsidRPr="003945E4">
        <w:rPr>
          <w:lang w:val="en-US"/>
        </w:rPr>
        <w:t xml:space="preserve"> </w:t>
      </w:r>
      <w:r w:rsidRPr="003945E4">
        <w:rPr>
          <w:lang w:val="en-US"/>
        </w:rPr>
        <w:t xml:space="preserve">and (iii) </w:t>
      </w:r>
      <w:r w:rsidR="00E301B1" w:rsidRPr="003945E4">
        <w:rPr>
          <w:lang w:val="en-US"/>
        </w:rPr>
        <w:t xml:space="preserve">substrate </w:t>
      </w:r>
      <w:r w:rsidRPr="003945E4">
        <w:rPr>
          <w:lang w:val="en-US"/>
        </w:rPr>
        <w:t>flexibility</w:t>
      </w:r>
      <w:r w:rsidR="008B1A5F" w:rsidRPr="003945E4">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sidRPr="003945E4">
            <w:rPr>
              <w:lang w:val="de-DE"/>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1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Ni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yNy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jg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yOS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HJlZiI6IjEzIn0seyIkcmVmIjoiMTIifV0sIkNpdGF0aW9uS2V5VXBkYXRlVHlwZSI6MCwiQ29sbGFib3JhdG9ycyI6W10sIkRvaSI6IjEwLjEwMDIvY2l0ZS4yMDE3MDAwNzciLCJFZGl0b3JzIjpbXSwiRXZhbHVhdGlvbkNvbXBsZXhpdHkiOjAsIkV2YWx1YXRpb25Tb3VyY2VUZXh0Rm9ybWF0IjowLCJHcm91cHMiOlt7IiRyZWYiOiIxNCJ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Mz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zNCIsIiR0eXBlIjoiU3dpc3NBY2FkZW1pYy5DaXRhdmkuQ2l0YXRpb25zLldvcmRQbGFjZWhvbGRlckVudHJ5LCBTd2lzc0FjYWRlbWljLkNpdGF2aSIsIklkIjoiYmEwMDgwNzEtYjlmYy00ZjFiLWEwZDQtNTIyMGEyM2JkNzIwIiwiUmFuZ2VTdGFydCI6NDcsIlJhbmdlTGVuZ3RoIjoyMywiUmVmZXJlbmNlSWQiOiI0NWFiYjM3OS1jNjVjLTRmYTItYmU0My0yYzcwNmJjOWM4OD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0MC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Qx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NDI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NDM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NDQ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Q1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sidRPr="003945E4">
            <w:rPr>
              <w:lang w:val="de-DE"/>
            </w:rPr>
            <w:fldChar w:fldCharType="separate"/>
          </w:r>
          <w:hyperlink w:anchor="_CTVL00125a47e44351c41d8814ac7303d06f6e1" w:tooltip="Mauky, E.; Weinrich, S.; Nägele, H.-J.; Jacobi, H. F.; Liebetrau, J.; Nelles, M. (2016): Model Predictive Control for Demand-Driven Biogas Production …" w:history="1">
            <w:r w:rsidR="00C40BC0" w:rsidRPr="003945E4">
              <w:rPr>
                <w:lang w:val="en-US"/>
              </w:rPr>
              <w:t>(Mauky et al., 2016</w:t>
            </w:r>
          </w:hyperlink>
          <w:hyperlink w:anchor="_CTVL0016a321e2a7ea74dae80122740f454d057" w:tooltip="Daniel‐Gromke, J.; Rensberg, N.; Denysenko, V.; Stinner, W.; Schmalfuß, T.; Scheftelowitz, M.; Nelles, M.; Liebetrau, J. (2018): Current Developments …" w:history="1">
            <w:r w:rsidR="00C40BC0" w:rsidRPr="003945E4">
              <w:rPr>
                <w:lang w:val="en-US"/>
              </w:rPr>
              <w:t>; Daniel</w:t>
            </w:r>
            <w:r w:rsidR="00C40BC0" w:rsidRPr="003945E4">
              <w:rPr>
                <w:rFonts w:ascii="Times New Roman" w:hAnsi="Times New Roman" w:cs="Times New Roman"/>
                <w:lang w:val="en-US"/>
              </w:rPr>
              <w:t>‐</w:t>
            </w:r>
            <w:r w:rsidR="00C40BC0" w:rsidRPr="003945E4">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3945E4">
              <w:rPr>
                <w:lang w:val="en-US"/>
              </w:rPr>
              <w:t>; Theuerl et al., 2019)</w:t>
            </w:r>
          </w:hyperlink>
          <w:r w:rsidR="00462857" w:rsidRPr="003945E4">
            <w:rPr>
              <w:lang w:val="de-DE"/>
            </w:rPr>
            <w:fldChar w:fldCharType="end"/>
          </w:r>
          <w:r w:rsidR="00462857" w:rsidRPr="003945E4">
            <w:rPr>
              <w:lang w:val="en-US"/>
            </w:rPr>
            <w:t>.</w:t>
          </w:r>
        </w:sdtContent>
      </w:sdt>
    </w:p>
    <w:p w14:paraId="3671B507" w14:textId="46BDB734" w:rsidR="00B02161" w:rsidRPr="003945E4" w:rsidRDefault="00426BC2">
      <w:pPr>
        <w:rPr>
          <w:lang w:val="en-US"/>
        </w:rPr>
      </w:pPr>
      <w:r w:rsidRPr="003945E4">
        <w:rPr>
          <w:lang w:val="en-US"/>
        </w:rPr>
        <w:t>In d</w:t>
      </w:r>
      <w:r w:rsidR="00C8026B" w:rsidRPr="003945E4">
        <w:rPr>
          <w:lang w:val="en-US"/>
        </w:rPr>
        <w:t>emand-oriented</w:t>
      </w:r>
      <w:r w:rsidR="42E16D65" w:rsidRPr="003945E4">
        <w:rPr>
          <w:lang w:val="en-US"/>
        </w:rPr>
        <w:t xml:space="preserve"> cogeneration</w:t>
      </w:r>
      <w:r w:rsidR="0086266C" w:rsidRPr="003945E4">
        <w:rPr>
          <w:lang w:val="en-US"/>
        </w:rPr>
        <w:t>,</w:t>
      </w:r>
      <w:r w:rsidR="42E16D65" w:rsidRPr="003945E4">
        <w:rPr>
          <w:lang w:val="en-US"/>
        </w:rPr>
        <w:t xml:space="preserve"> biogas </w:t>
      </w:r>
      <w:r w:rsidRPr="003945E4">
        <w:rPr>
          <w:lang w:val="en-US"/>
        </w:rPr>
        <w:t xml:space="preserve">is converted </w:t>
      </w:r>
      <w:r w:rsidR="42E16D65" w:rsidRPr="003945E4">
        <w:rPr>
          <w:lang w:val="en-US"/>
        </w:rPr>
        <w:t>to electricity during peak load times</w:t>
      </w:r>
      <w:r w:rsidR="227D4B47" w:rsidRPr="003945E4">
        <w:rPr>
          <w:lang w:val="en-US"/>
        </w:rPr>
        <w:t xml:space="preserve">. </w:t>
      </w:r>
      <w:r w:rsidR="00C35AE1" w:rsidRPr="003945E4">
        <w:rPr>
          <w:lang w:val="en-US"/>
        </w:rPr>
        <w:t>Th</w:t>
      </w:r>
      <w:r w:rsidR="00010898" w:rsidRPr="003945E4">
        <w:rPr>
          <w:lang w:val="en-US"/>
        </w:rPr>
        <w:t>is is</w:t>
      </w:r>
      <w:r w:rsidR="00C35AE1" w:rsidRPr="003945E4">
        <w:rPr>
          <w:lang w:val="en-US"/>
        </w:rPr>
        <w:t xml:space="preserve"> c</w:t>
      </w:r>
      <w:r w:rsidR="42E16D65" w:rsidRPr="003945E4">
        <w:rPr>
          <w:lang w:val="en-US"/>
        </w:rPr>
        <w:t>onventional</w:t>
      </w:r>
      <w:r w:rsidR="00010898" w:rsidRPr="003945E4">
        <w:rPr>
          <w:lang w:val="en-US"/>
        </w:rPr>
        <w:t>ly</w:t>
      </w:r>
      <w:r w:rsidR="42E16D65" w:rsidRPr="003945E4">
        <w:rPr>
          <w:lang w:val="en-US"/>
        </w:rPr>
        <w:t xml:space="preserve"> </w:t>
      </w:r>
      <w:r w:rsidR="00010898" w:rsidRPr="003945E4">
        <w:rPr>
          <w:lang w:val="en-US"/>
        </w:rPr>
        <w:t>pursued by</w:t>
      </w:r>
      <w:r w:rsidR="00703F99" w:rsidRPr="003945E4">
        <w:rPr>
          <w:lang w:val="en-US"/>
        </w:rPr>
        <w:t xml:space="preserve"> </w:t>
      </w:r>
      <w:r w:rsidR="227D4B47" w:rsidRPr="003945E4">
        <w:rPr>
          <w:lang w:val="en-US"/>
        </w:rPr>
        <w:t>increas</w:t>
      </w:r>
      <w:r w:rsidR="00010898" w:rsidRPr="003945E4">
        <w:rPr>
          <w:lang w:val="en-US"/>
        </w:rPr>
        <w:t>ing</w:t>
      </w:r>
      <w:r w:rsidR="42E16D65" w:rsidRPr="003945E4">
        <w:rPr>
          <w:lang w:val="en-US"/>
        </w:rPr>
        <w:t xml:space="preserve"> </w:t>
      </w:r>
      <w:r w:rsidR="005A5B0C" w:rsidRPr="003945E4">
        <w:rPr>
          <w:lang w:val="en-US"/>
        </w:rPr>
        <w:t xml:space="preserve">installed </w:t>
      </w:r>
      <w:r w:rsidR="227D4B47" w:rsidRPr="003945E4">
        <w:rPr>
          <w:lang w:val="en-US"/>
        </w:rPr>
        <w:t xml:space="preserve">capacities of </w:t>
      </w:r>
      <w:r w:rsidR="42E16D65" w:rsidRPr="003945E4">
        <w:rPr>
          <w:lang w:val="en-US"/>
        </w:rPr>
        <w:t>combined heat and power (CHP)</w:t>
      </w:r>
      <w:r w:rsidR="005A5B0C" w:rsidRPr="003945E4">
        <w:rPr>
          <w:lang w:val="en-US"/>
        </w:rPr>
        <w:t xml:space="preserve"> units and gas storage </w:t>
      </w:r>
      <w:r w:rsidR="007338B8" w:rsidRPr="003945E4">
        <w:rPr>
          <w:lang w:val="en-US"/>
        </w:rPr>
        <w:t xml:space="preserve">(GS) </w:t>
      </w:r>
      <w:r w:rsidR="005A5B0C" w:rsidRPr="003945E4">
        <w:rPr>
          <w:lang w:val="en-US"/>
        </w:rPr>
        <w:t>volumes</w:t>
      </w:r>
      <w:r w:rsidR="227D4B47" w:rsidRPr="003945E4">
        <w:rPr>
          <w:lang w:val="en-US"/>
        </w:rPr>
        <w:t>.</w:t>
      </w:r>
      <w:r w:rsidR="005A5B0C" w:rsidRPr="003945E4">
        <w:rPr>
          <w:lang w:val="en-US"/>
        </w:rPr>
        <w:t xml:space="preserve"> </w:t>
      </w:r>
      <w:r w:rsidR="42E16D65" w:rsidRPr="003945E4">
        <w:rPr>
          <w:lang w:val="en-US"/>
        </w:rPr>
        <w:t xml:space="preserve">Alternatively, </w:t>
      </w:r>
      <w:r w:rsidR="004C4D0C" w:rsidRPr="003945E4">
        <w:rPr>
          <w:lang w:val="en-US"/>
        </w:rPr>
        <w:t>demand-oriented feed</w:t>
      </w:r>
      <w:r w:rsidR="000E5D8C" w:rsidRPr="003945E4">
        <w:rPr>
          <w:lang w:val="en-US"/>
        </w:rPr>
        <w:t>ing</w:t>
      </w:r>
      <w:r w:rsidR="004C4D0C" w:rsidRPr="003945E4">
        <w:rPr>
          <w:lang w:val="en-US"/>
        </w:rPr>
        <w:t xml:space="preserve"> </w:t>
      </w:r>
      <w:r w:rsidR="000E5D8C" w:rsidRPr="003945E4">
        <w:rPr>
          <w:lang w:val="en-US"/>
        </w:rPr>
        <w:t xml:space="preserve">optimizes </w:t>
      </w:r>
      <w:r w:rsidR="006E78F2" w:rsidRPr="003945E4">
        <w:rPr>
          <w:lang w:val="en-US"/>
        </w:rPr>
        <w:t>the amount and composition of utilized substrates</w:t>
      </w:r>
      <w:r w:rsidR="002564CB" w:rsidRPr="003945E4">
        <w:rPr>
          <w:lang w:val="en-US"/>
        </w:rPr>
        <w:t>. T</w:t>
      </w:r>
      <w:r w:rsidR="006020C5" w:rsidRPr="003945E4">
        <w:rPr>
          <w:lang w:val="en-US"/>
        </w:rPr>
        <w:t>hereby</w:t>
      </w:r>
      <w:r w:rsidR="0086266C" w:rsidRPr="003945E4">
        <w:rPr>
          <w:lang w:val="en-US"/>
        </w:rPr>
        <w:t>,</w:t>
      </w:r>
      <w:r w:rsidR="006020C5" w:rsidRPr="003945E4">
        <w:rPr>
          <w:lang w:val="en-US"/>
        </w:rPr>
        <w:t xml:space="preserve"> </w:t>
      </w:r>
      <w:r w:rsidR="5720AB77" w:rsidRPr="003945E4">
        <w:rPr>
          <w:lang w:val="en-US"/>
        </w:rPr>
        <w:t xml:space="preserve">biogas and electricity </w:t>
      </w:r>
      <w:r w:rsidR="42E16D65" w:rsidRPr="003945E4">
        <w:rPr>
          <w:lang w:val="en-US"/>
        </w:rPr>
        <w:t xml:space="preserve">production </w:t>
      </w:r>
      <w:r w:rsidR="002564CB" w:rsidRPr="003945E4">
        <w:rPr>
          <w:lang w:val="en-US"/>
        </w:rPr>
        <w:t xml:space="preserve">can be aligned </w:t>
      </w:r>
      <w:r w:rsidR="42E16D65" w:rsidRPr="003945E4">
        <w:rPr>
          <w:lang w:val="en-US"/>
        </w:rPr>
        <w:t>with anticipated electricity prices</w:t>
      </w:r>
      <w:r w:rsidR="002564CB" w:rsidRPr="003945E4">
        <w:rPr>
          <w:lang w:val="en-US"/>
        </w:rPr>
        <w:t xml:space="preserve">, which reduces </w:t>
      </w:r>
      <w:r w:rsidR="42E16D65" w:rsidRPr="003945E4">
        <w:rPr>
          <w:lang w:val="en-US"/>
        </w:rPr>
        <w:t xml:space="preserve">the need for </w:t>
      </w:r>
      <w:r w:rsidR="000E5D8C" w:rsidRPr="003945E4">
        <w:rPr>
          <w:lang w:val="en-US"/>
        </w:rPr>
        <w:t xml:space="preserve">larger </w:t>
      </w:r>
      <w:r w:rsidR="005C4C9C" w:rsidRPr="003945E4">
        <w:rPr>
          <w:lang w:val="en-US"/>
        </w:rPr>
        <w:t>GS</w:t>
      </w:r>
      <w:r w:rsidR="42E16D65" w:rsidRPr="003945E4">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sidRPr="003945E4">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3945E4">
              <w:rPr>
                <w:lang w:val="en-US"/>
              </w:rPr>
              <w:t>(Mauky et al., 2016)</w:t>
            </w:r>
          </w:hyperlink>
          <w:r w:rsidR="00C66A81" w:rsidRPr="003945E4">
            <w:rPr>
              <w:lang w:val="en-US"/>
            </w:rPr>
            <w:fldChar w:fldCharType="end"/>
          </w:r>
        </w:sdtContent>
      </w:sdt>
      <w:r w:rsidR="00B95A92" w:rsidRPr="003945E4">
        <w:rPr>
          <w:lang w:val="en-US"/>
        </w:rPr>
        <w:t xml:space="preserve">. </w:t>
      </w:r>
      <w:r w:rsidR="00E843BA" w:rsidRPr="003945E4">
        <w:rPr>
          <w:lang w:val="en-US"/>
        </w:rPr>
        <w:t>Yet</w:t>
      </w:r>
      <w:r w:rsidR="00B95A92" w:rsidRPr="003945E4">
        <w:rPr>
          <w:lang w:val="en-US"/>
        </w:rPr>
        <w:t xml:space="preserve">, </w:t>
      </w:r>
      <w:r w:rsidR="00CC09A4" w:rsidRPr="003945E4">
        <w:rPr>
          <w:lang w:val="en-US"/>
        </w:rPr>
        <w:t xml:space="preserve">to </w:t>
      </w:r>
      <w:r w:rsidR="000A15A2" w:rsidRPr="003945E4">
        <w:rPr>
          <w:lang w:val="en-US"/>
        </w:rPr>
        <w:t xml:space="preserve">accurately </w:t>
      </w:r>
      <w:r w:rsidR="00CC09A4" w:rsidRPr="003945E4">
        <w:rPr>
          <w:lang w:val="en-US"/>
        </w:rPr>
        <w:t xml:space="preserve">predict </w:t>
      </w:r>
      <w:r w:rsidR="00CA7E83" w:rsidRPr="003945E4">
        <w:rPr>
          <w:lang w:val="en-US"/>
        </w:rPr>
        <w:t xml:space="preserve">the nonlinear behavior of the AD process, reliable process models </w:t>
      </w:r>
      <w:r w:rsidR="00E843BA" w:rsidRPr="003945E4">
        <w:rPr>
          <w:lang w:val="en-US"/>
        </w:rPr>
        <w:t xml:space="preserve">and input characterization </w:t>
      </w:r>
      <w:r w:rsidR="00CA7E83" w:rsidRPr="003945E4">
        <w:rPr>
          <w:lang w:val="en-US"/>
        </w:rPr>
        <w:t xml:space="preserve">are </w:t>
      </w:r>
      <w:r w:rsidR="00BE59E7" w:rsidRPr="003945E4">
        <w:rPr>
          <w:lang w:val="en-US"/>
        </w:rPr>
        <w:t>required</w:t>
      </w:r>
      <w:r w:rsidR="42E16D65" w:rsidRPr="003945E4">
        <w:rPr>
          <w:lang w:val="en-US"/>
        </w:rPr>
        <w:t>.</w:t>
      </w:r>
    </w:p>
    <w:p w14:paraId="1B97E275" w14:textId="40736965" w:rsidR="009D3C99" w:rsidRPr="003945E4" w:rsidRDefault="00433661" w:rsidP="0EF766E9">
      <w:pPr>
        <w:rPr>
          <w:lang w:val="en-US"/>
        </w:rPr>
      </w:pPr>
      <w:r w:rsidRPr="003945E4">
        <w:rPr>
          <w:lang w:val="en-US"/>
        </w:rPr>
        <w:t xml:space="preserve">The second strategy </w:t>
      </w:r>
      <w:r w:rsidR="00AD4F4A" w:rsidRPr="003945E4">
        <w:rPr>
          <w:lang w:val="en-US"/>
        </w:rPr>
        <w:t xml:space="preserve">is to equip </w:t>
      </w:r>
      <w:r w:rsidR="42E16D65" w:rsidRPr="003945E4">
        <w:rPr>
          <w:lang w:val="en-US"/>
        </w:rPr>
        <w:t xml:space="preserve">existing AD plants with biogas upgrading units to produce biomethane for direct injection into the natural gas grid. Since </w:t>
      </w:r>
      <w:r w:rsidR="00D85A76" w:rsidRPr="003945E4">
        <w:rPr>
          <w:lang w:val="en-US"/>
        </w:rPr>
        <w:t xml:space="preserve">biogas </w:t>
      </w:r>
      <w:r w:rsidR="42E16D65" w:rsidRPr="003945E4">
        <w:rPr>
          <w:lang w:val="en-US"/>
        </w:rPr>
        <w:t>upgrading units typically operate under stationary conditions for optimal efficiency, biogas production must be maintained at constant setpoints</w:t>
      </w:r>
      <w:r w:rsidR="00E145CE" w:rsidRPr="003945E4">
        <w:rPr>
          <w:lang w:val="en-US"/>
        </w:rPr>
        <w:t xml:space="preserve"> despite variable feedstocks</w:t>
      </w:r>
      <w:r w:rsidR="001D1C76" w:rsidRPr="003945E4">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sidRPr="003945E4">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3945E4">
              <w:rPr>
                <w:lang w:val="en-US"/>
              </w:rPr>
              <w:t>(Jønson et al., 2022)</w:t>
            </w:r>
          </w:hyperlink>
          <w:r w:rsidR="00C82E0C" w:rsidRPr="003945E4">
            <w:rPr>
              <w:lang w:val="en-US"/>
            </w:rPr>
            <w:fldChar w:fldCharType="end"/>
          </w:r>
        </w:sdtContent>
      </w:sdt>
      <w:r w:rsidR="00C1157C" w:rsidRPr="003945E4">
        <w:rPr>
          <w:lang w:val="en-US"/>
        </w:rPr>
        <w:t xml:space="preserve"> </w:t>
      </w:r>
      <w:r w:rsidR="42E16D65" w:rsidRPr="003945E4">
        <w:rPr>
          <w:lang w:val="en-US"/>
        </w:rPr>
        <w:t xml:space="preserve">. </w:t>
      </w:r>
    </w:p>
    <w:p w14:paraId="5D578804" w14:textId="56A7C6BC" w:rsidR="008E55E9" w:rsidRPr="003945E4" w:rsidRDefault="00433661" w:rsidP="0EF766E9">
      <w:pPr>
        <w:rPr>
          <w:lang w:val="en-US"/>
        </w:rPr>
      </w:pPr>
      <w:r w:rsidRPr="003945E4">
        <w:rPr>
          <w:lang w:val="en-US"/>
        </w:rPr>
        <w:t xml:space="preserve">The third strategy </w:t>
      </w:r>
      <w:r w:rsidR="000E5D8C" w:rsidRPr="003945E4">
        <w:rPr>
          <w:lang w:val="en-US"/>
        </w:rPr>
        <w:t>is using</w:t>
      </w:r>
      <w:r w:rsidR="42E16D65" w:rsidRPr="003945E4">
        <w:rPr>
          <w:lang w:val="en-US"/>
        </w:rPr>
        <w:t xml:space="preserve"> low-cost feedstocks</w:t>
      </w:r>
      <w:r w:rsidR="00E145CE" w:rsidRPr="003945E4">
        <w:rPr>
          <w:lang w:val="en-US"/>
        </w:rPr>
        <w:t>,</w:t>
      </w:r>
      <w:r w:rsidR="009D3C99" w:rsidRPr="003945E4">
        <w:rPr>
          <w:lang w:val="en-US"/>
        </w:rPr>
        <w:t xml:space="preserve"> such as </w:t>
      </w:r>
      <w:r w:rsidR="00850689" w:rsidRPr="003945E4">
        <w:rPr>
          <w:lang w:val="en-US"/>
        </w:rPr>
        <w:t xml:space="preserve">food </w:t>
      </w:r>
      <w:r w:rsidR="009D3C99" w:rsidRPr="003945E4">
        <w:rPr>
          <w:lang w:val="en-US"/>
        </w:rPr>
        <w:t>waste</w:t>
      </w:r>
      <w:r w:rsidR="00E145CE" w:rsidRPr="003945E4">
        <w:rPr>
          <w:lang w:val="en-US"/>
        </w:rPr>
        <w:t xml:space="preserve"> or agricultural residues</w:t>
      </w:r>
      <w:r w:rsidR="007F6305" w:rsidRPr="003945E4">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0seyIkaWQiOiIyMSIsIiR0eXBlIjoiU3dpc3NBY2FkZW1pYy5DaXRhdmkuQ2l0YXRpb25zLldvcmRQbGFjZWhvbGRlckVudHJ5LCBTd2lzc0FjYWRlbWljLkNpdGF2aSIsIklkIjoiNTVjZTc5NGEtYTIxYS00OWYyLWExN2EtYjY3Y2E0YjJkNmRkIiwiUmFuZ2VTdGFydCI6MjcsIlJhbmdlTGVuZ3RoIjoyMywiUmVmZXJlbmNlSWQiOiI0NWFiYjM3OS1jNjVjLTRmYTItYmU0My0yYzcwNmJjOWM4OD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VzYW5uZSIsIkxhc3ROYW1lIjoiVGhldWVybCIsIlByb3RlY3RlZCI6ZmFsc2UsIlNleCI6MSwiQ3JlYXRlZEJ5IjoiX2EiLCJDcmVhdGVkT24iOiIyMDIyLTAyLTA5VDA5OjE5OjM2IiwiTW9kaWZpZWRCeSI6Il9hIiwiSWQiOiJjMTUzNGQ3NC0xYzFiLTRhMTUtOGFkYy04NmUyNzE5ODc4MmUiLCJNb2RpZmllZE9uIjoiMjAyMi0wMi0wOVQwOToxOTozNiIsIlByb2plY3QiOnsiJHJlZiI6IjgifX0seyIkaWQiOiIyNy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I4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jk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zA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zE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My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C0zMVQyMToxNDo1OC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sidRPr="003945E4">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3945E4">
              <w:rPr>
                <w:lang w:val="en-US"/>
              </w:rPr>
              <w:t>(Daniel</w:t>
            </w:r>
            <w:r w:rsidR="00C40BC0" w:rsidRPr="003945E4">
              <w:rPr>
                <w:rFonts w:ascii="Times New Roman" w:hAnsi="Times New Roman" w:cs="Times New Roman"/>
                <w:lang w:val="en-US"/>
              </w:rPr>
              <w:t>‐</w:t>
            </w:r>
            <w:r w:rsidR="00C40BC0" w:rsidRPr="003945E4">
              <w:rPr>
                <w:lang w:val="en-US"/>
              </w:rPr>
              <w:t>Gromke et al., 2018</w:t>
            </w:r>
          </w:hyperlink>
          <w:hyperlink w:anchor="_CTVL00145abb379c65c4fa2be432c706bc9c886" w:tooltip="Theuerl, S.; Herrmann, C.; Heiermann, M.; Grundmann, P.; Landwehr, N.; Kreidenweis, U.; Prochnow, A. (2019): The Future Agricultural Biogas Plant in G…" w:history="1">
            <w:r w:rsidR="00C40BC0" w:rsidRPr="003945E4">
              <w:rPr>
                <w:lang w:val="en-US"/>
              </w:rPr>
              <w:t>; Theuerl et al., 2019)</w:t>
            </w:r>
          </w:hyperlink>
          <w:r w:rsidR="007F6305" w:rsidRPr="003945E4">
            <w:rPr>
              <w:lang w:val="en-US"/>
            </w:rPr>
            <w:fldChar w:fldCharType="end"/>
          </w:r>
        </w:sdtContent>
      </w:sdt>
      <w:r w:rsidR="007F6305" w:rsidRPr="003945E4">
        <w:rPr>
          <w:lang w:val="en-US"/>
        </w:rPr>
        <w:t>. While f</w:t>
      </w:r>
      <w:r w:rsidR="00577F63" w:rsidRPr="003945E4">
        <w:rPr>
          <w:lang w:val="en-US"/>
        </w:rPr>
        <w:t>or</w:t>
      </w:r>
      <w:r w:rsidR="007B2FC3" w:rsidRPr="003945E4">
        <w:rPr>
          <w:lang w:val="en-US"/>
        </w:rPr>
        <w:t xml:space="preserve"> </w:t>
      </w:r>
      <w:r w:rsidR="004A4DBD" w:rsidRPr="003945E4">
        <w:rPr>
          <w:lang w:val="en-US"/>
        </w:rPr>
        <w:t xml:space="preserve">most </w:t>
      </w:r>
      <w:r w:rsidR="007B2FC3" w:rsidRPr="003945E4">
        <w:rPr>
          <w:lang w:val="en-US"/>
        </w:rPr>
        <w:t>biogenic feedstocks</w:t>
      </w:r>
      <w:r w:rsidR="00577F63" w:rsidRPr="003945E4">
        <w:rPr>
          <w:lang w:val="en-US"/>
        </w:rPr>
        <w:t xml:space="preserve">, </w:t>
      </w:r>
      <w:r w:rsidR="007B2FC3" w:rsidRPr="003945E4">
        <w:rPr>
          <w:lang w:val="en-US"/>
        </w:rPr>
        <w:t xml:space="preserve">there </w:t>
      </w:r>
      <w:r w:rsidR="00905BA2" w:rsidRPr="003945E4">
        <w:rPr>
          <w:lang w:val="en-US"/>
        </w:rPr>
        <w:t xml:space="preserve">already </w:t>
      </w:r>
      <w:r w:rsidR="007B2FC3" w:rsidRPr="003945E4">
        <w:rPr>
          <w:lang w:val="en-US"/>
        </w:rPr>
        <w:t xml:space="preserve">exist profitable </w:t>
      </w:r>
      <w:r w:rsidR="00046EEC" w:rsidRPr="003945E4">
        <w:rPr>
          <w:lang w:val="en-US"/>
        </w:rPr>
        <w:t>value chains</w:t>
      </w:r>
      <w:r w:rsidR="007B2FC3" w:rsidRPr="003945E4">
        <w:rPr>
          <w:lang w:val="en-US"/>
        </w:rPr>
        <w:t xml:space="preserve"> </w:t>
      </w:r>
      <w:r w:rsidR="00CC09A4" w:rsidRPr="003945E4">
        <w:rPr>
          <w:lang w:val="en-US"/>
        </w:rPr>
        <w:t>in Germany</w:t>
      </w:r>
      <w:r w:rsidR="007F6305" w:rsidRPr="003945E4">
        <w:rPr>
          <w:lang w:val="en-US"/>
        </w:rPr>
        <w:t xml:space="preserve">, </w:t>
      </w:r>
      <w:r w:rsidR="00046EEC" w:rsidRPr="003945E4">
        <w:rPr>
          <w:lang w:val="en-US"/>
        </w:rPr>
        <w:t>there is</w:t>
      </w:r>
      <w:r w:rsidR="00FB4FD3" w:rsidRPr="003945E4">
        <w:rPr>
          <w:lang w:val="en-US"/>
        </w:rPr>
        <w:t xml:space="preserve"> still</w:t>
      </w:r>
      <w:r w:rsidR="00046EEC" w:rsidRPr="003945E4">
        <w:rPr>
          <w:lang w:val="en-US"/>
        </w:rPr>
        <w:t xml:space="preserve"> ample unused potential </w:t>
      </w:r>
      <w:r w:rsidR="007B2FC3" w:rsidRPr="003945E4">
        <w:rPr>
          <w:lang w:val="en-US"/>
        </w:rPr>
        <w:t>for use in AD plants</w:t>
      </w:r>
      <w:r w:rsidR="00046EEC" w:rsidRPr="003945E4">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OC0zMVQyMToxNDo1OC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sidRPr="003945E4">
            <w:rPr>
              <w:lang w:val="en-US"/>
            </w:rPr>
            <w:fldChar w:fldCharType="separate"/>
          </w:r>
          <w:hyperlink w:anchor="_CTVL0016898c431e65640d492a95a80bb1e400c" w:tooltip="Steindl, M.; Venus, T. J.; Koch, K. (2025): A new framework for the technical biogas potential: Concept design, method development, and analytical app…" w:history="1">
            <w:r w:rsidR="00C40BC0" w:rsidRPr="003945E4">
              <w:rPr>
                <w:lang w:val="en-US"/>
              </w:rPr>
              <w:t>(Steindl et al., 2025)</w:t>
            </w:r>
          </w:hyperlink>
          <w:r w:rsidR="00C84BAD" w:rsidRPr="003945E4">
            <w:rPr>
              <w:lang w:val="en-US"/>
            </w:rPr>
            <w:fldChar w:fldCharType="end"/>
          </w:r>
        </w:sdtContent>
      </w:sdt>
      <w:r w:rsidR="007B2FC3" w:rsidRPr="003945E4">
        <w:rPr>
          <w:lang w:val="en-US"/>
        </w:rPr>
        <w:t>.</w:t>
      </w:r>
      <w:r w:rsidR="42E16D65" w:rsidRPr="003945E4">
        <w:rPr>
          <w:lang w:val="en-US"/>
        </w:rPr>
        <w:t xml:space="preserve"> </w:t>
      </w:r>
    </w:p>
    <w:p w14:paraId="297131D7" w14:textId="70D84BD9" w:rsidR="0EF766E9" w:rsidRPr="003945E4" w:rsidRDefault="008E55E9" w:rsidP="42E16D65">
      <w:pPr>
        <w:rPr>
          <w:strike/>
          <w:lang w:val="en-US"/>
        </w:rPr>
      </w:pPr>
      <w:r w:rsidRPr="003945E4">
        <w:rPr>
          <w:lang w:val="en-US"/>
        </w:rPr>
        <w:t xml:space="preserve">All three strategies require </w:t>
      </w:r>
      <w:r w:rsidR="00F452C5" w:rsidRPr="003945E4">
        <w:rPr>
          <w:lang w:val="en-US"/>
        </w:rPr>
        <w:t xml:space="preserve">robust </w:t>
      </w:r>
      <w:r w:rsidRPr="003945E4">
        <w:rPr>
          <w:lang w:val="en-US"/>
        </w:rPr>
        <w:t xml:space="preserve">control </w:t>
      </w:r>
      <w:r w:rsidR="00B70B2B" w:rsidRPr="003945E4">
        <w:rPr>
          <w:lang w:val="en-US"/>
        </w:rPr>
        <w:t xml:space="preserve">schemes </w:t>
      </w:r>
      <w:r w:rsidRPr="003945E4">
        <w:rPr>
          <w:lang w:val="en-US"/>
        </w:rPr>
        <w:t xml:space="preserve">to </w:t>
      </w:r>
      <w:r w:rsidR="00F452C5" w:rsidRPr="003945E4">
        <w:rPr>
          <w:lang w:val="en-US"/>
        </w:rPr>
        <w:t xml:space="preserve">ensure </w:t>
      </w:r>
      <w:r w:rsidR="00C1157C" w:rsidRPr="003945E4">
        <w:rPr>
          <w:lang w:val="en-US"/>
        </w:rPr>
        <w:t xml:space="preserve">stable </w:t>
      </w:r>
      <w:r w:rsidR="00F452C5" w:rsidRPr="003945E4">
        <w:rPr>
          <w:lang w:val="en-US"/>
        </w:rPr>
        <w:t>operating</w:t>
      </w:r>
      <w:r w:rsidRPr="003945E4">
        <w:rPr>
          <w:lang w:val="en-US"/>
        </w:rPr>
        <w:t xml:space="preserve"> conditions</w:t>
      </w:r>
      <w:r w:rsidR="0073362F" w:rsidRPr="003945E4">
        <w:rPr>
          <w:lang w:val="en-US"/>
        </w:rPr>
        <w:t xml:space="preserve"> </w:t>
      </w:r>
      <w:r w:rsidR="00A041B5" w:rsidRPr="003945E4">
        <w:rPr>
          <w:lang w:val="en-US"/>
        </w:rPr>
        <w:t xml:space="preserve">despite </w:t>
      </w:r>
      <w:r w:rsidR="00F452C5" w:rsidRPr="003945E4">
        <w:rPr>
          <w:lang w:val="en-US"/>
        </w:rPr>
        <w:t>uncertain substrate characterization. Moreover, p</w:t>
      </w:r>
      <w:r w:rsidR="00476460" w:rsidRPr="003945E4">
        <w:rPr>
          <w:lang w:val="en-US"/>
        </w:rPr>
        <w:t xml:space="preserve">redictive control </w:t>
      </w:r>
      <w:r w:rsidR="00F452C5" w:rsidRPr="003945E4">
        <w:rPr>
          <w:lang w:val="en-US"/>
        </w:rPr>
        <w:t xml:space="preserve">of AD </w:t>
      </w:r>
      <w:r w:rsidR="004A4DBD" w:rsidRPr="003945E4">
        <w:rPr>
          <w:lang w:val="en-US"/>
        </w:rPr>
        <w:t xml:space="preserve">needs </w:t>
      </w:r>
      <w:r w:rsidR="007B2FC3" w:rsidRPr="003945E4">
        <w:rPr>
          <w:lang w:val="en-US"/>
        </w:rPr>
        <w:t>reliable</w:t>
      </w:r>
      <w:r w:rsidR="007B2FC3" w:rsidRPr="42E16D65">
        <w:rPr>
          <w:lang w:val="en-US"/>
        </w:rPr>
        <w:t xml:space="preserve"> </w:t>
      </w:r>
      <w:r w:rsidR="00F452C5" w:rsidRPr="003945E4">
        <w:rPr>
          <w:lang w:val="en-US"/>
        </w:rPr>
        <w:lastRenderedPageBreak/>
        <w:t xml:space="preserve">process </w:t>
      </w:r>
      <w:r w:rsidR="007B2FC3" w:rsidRPr="003945E4">
        <w:rPr>
          <w:lang w:val="en-US"/>
        </w:rPr>
        <w:t xml:space="preserve">models </w:t>
      </w:r>
      <w:r w:rsidR="00433661" w:rsidRPr="003945E4">
        <w:rPr>
          <w:lang w:val="en-US"/>
        </w:rPr>
        <w:t>and</w:t>
      </w:r>
      <w:r w:rsidR="0073362F" w:rsidRPr="003945E4">
        <w:rPr>
          <w:lang w:val="en-US"/>
        </w:rPr>
        <w:t xml:space="preserve"> sound knowledge of substrate characterization</w:t>
      </w:r>
      <w:r w:rsidR="00433661" w:rsidRPr="003945E4">
        <w:rPr>
          <w:lang w:val="en-US"/>
        </w:rPr>
        <w:t>.</w:t>
      </w:r>
      <w:r w:rsidR="0073362F" w:rsidRPr="003945E4">
        <w:rPr>
          <w:lang w:val="en-US"/>
        </w:rPr>
        <w:t xml:space="preserve"> </w:t>
      </w:r>
      <w:r w:rsidR="3775BB1F" w:rsidRPr="003945E4">
        <w:rPr>
          <w:lang w:val="en-US"/>
        </w:rPr>
        <w:t xml:space="preserve">While there exist sophisticated </w:t>
      </w:r>
      <w:r w:rsidR="0088128B" w:rsidRPr="003945E4">
        <w:rPr>
          <w:lang w:val="en-US"/>
        </w:rPr>
        <w:t xml:space="preserve">mechanistic </w:t>
      </w:r>
      <w:r w:rsidR="3775BB1F" w:rsidRPr="003945E4">
        <w:rPr>
          <w:lang w:val="en-US"/>
        </w:rPr>
        <w:t>AD models</w:t>
      </w:r>
      <w:r w:rsidR="006F304E" w:rsidRPr="003945E4">
        <w:rPr>
          <w:lang w:val="en-US"/>
        </w:rPr>
        <w:t xml:space="preserve"> </w:t>
      </w:r>
      <w:sdt>
        <w:sdtPr>
          <w:rPr>
            <w:lang w:val="en-US"/>
          </w:rPr>
          <w:alias w:val="To edit, see citavi.com/edit"/>
          <w:tag w:val="CitaviPlaceholder#a1a0f59d-6572-4139-8508-46fbd8cebe3b"/>
          <w:id w:val="687414051"/>
          <w:placeholder>
            <w:docPart w:val="DefaultPlaceholder_-1854013440"/>
          </w:placeholder>
        </w:sdtPr>
        <w:sdtEndPr/>
        <w:sdtContent>
          <w:r w:rsidR="0088128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2ExYTBmNTlkLTY1NzItNDEzOS04NTA4LTQ2ZmJkOGNlYmUzYiIsIlRleHQiOiIoSmltZW5leiBldCBhbC4sIDIwMTUpIiwiV0FJVmVyc2lvbiI6IjYuMTkuMi4xIn0=}</w:instrText>
          </w:r>
          <w:r w:rsidR="0088128B" w:rsidRPr="003945E4">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3945E4">
              <w:rPr>
                <w:lang w:val="en-US"/>
              </w:rPr>
              <w:t>(Jimenez et al., 2015)</w:t>
            </w:r>
          </w:hyperlink>
          <w:r w:rsidR="0088128B" w:rsidRPr="003945E4">
            <w:rPr>
              <w:lang w:val="en-US"/>
            </w:rPr>
            <w:fldChar w:fldCharType="end"/>
          </w:r>
        </w:sdtContent>
      </w:sdt>
      <w:r w:rsidR="00FC7A69" w:rsidRPr="003945E4">
        <w:rPr>
          <w:lang w:val="en-US"/>
        </w:rPr>
        <w:t>,</w:t>
      </w:r>
      <w:r w:rsidR="3775BB1F" w:rsidRPr="003945E4">
        <w:rPr>
          <w:lang w:val="en-US"/>
        </w:rPr>
        <w:t xml:space="preserve"> 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EndPr/>
        <w:sdtContent>
          <w:r w:rsidR="00690285"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sidRPr="003945E4">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3945E4">
              <w:rPr>
                <w:lang w:val="en-US"/>
              </w:rPr>
              <w:t>(Batstone et al., 2002)</w:t>
            </w:r>
          </w:hyperlink>
          <w:r w:rsidR="00690285" w:rsidRPr="003945E4">
            <w:rPr>
              <w:lang w:val="en-US"/>
            </w:rPr>
            <w:fldChar w:fldCharType="end"/>
          </w:r>
        </w:sdtContent>
      </w:sdt>
      <w:r w:rsidR="00B25864" w:rsidRPr="003945E4">
        <w:rPr>
          <w:lang w:val="en-US"/>
        </w:rPr>
        <w:t xml:space="preserve"> </w:t>
      </w:r>
      <w:r w:rsidR="3775BB1F" w:rsidRPr="003945E4">
        <w:rPr>
          <w:lang w:val="en-US"/>
        </w:rPr>
        <w:t>and its extensions</w:t>
      </w:r>
      <w:r w:rsidR="0028244E" w:rsidRPr="003945E4">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sidRPr="003945E4">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3945E4">
              <w:rPr>
                <w:lang w:val="en-US"/>
              </w:rPr>
              <w:t>(Kegl et al., 2025)</w:t>
            </w:r>
          </w:hyperlink>
          <w:r w:rsidR="0028244E" w:rsidRPr="003945E4">
            <w:rPr>
              <w:lang w:val="en-US"/>
            </w:rPr>
            <w:fldChar w:fldCharType="end"/>
          </w:r>
        </w:sdtContent>
      </w:sdt>
      <w:r w:rsidR="3775BB1F" w:rsidRPr="003945E4">
        <w:rPr>
          <w:lang w:val="en-US"/>
        </w:rPr>
        <w:t xml:space="preserve">, </w:t>
      </w:r>
      <w:r w:rsidR="00690285" w:rsidRPr="003945E4">
        <w:rPr>
          <w:lang w:val="en-US"/>
        </w:rPr>
        <w:t xml:space="preserve">they are rarely applied in </w:t>
      </w:r>
      <w:r w:rsidR="3775BB1F" w:rsidRPr="003945E4">
        <w:rPr>
          <w:lang w:val="en-US"/>
        </w:rPr>
        <w:t>control studies due to the</w:t>
      </w:r>
      <w:r w:rsidR="00690285" w:rsidRPr="003945E4">
        <w:rPr>
          <w:lang w:val="en-US"/>
        </w:rPr>
        <w:t>ir</w:t>
      </w:r>
      <w:r w:rsidR="3775BB1F" w:rsidRPr="003945E4">
        <w:rPr>
          <w:lang w:val="en-US"/>
        </w:rPr>
        <w:t xml:space="preserve"> </w:t>
      </w:r>
      <w:r w:rsidR="00577F63" w:rsidRPr="003945E4">
        <w:rPr>
          <w:lang w:val="en-US"/>
        </w:rPr>
        <w:t>numerous</w:t>
      </w:r>
      <w:r w:rsidR="3775BB1F" w:rsidRPr="003945E4">
        <w:rPr>
          <w:lang w:val="en-US"/>
        </w:rPr>
        <w:t xml:space="preserve"> </w:t>
      </w:r>
      <w:r w:rsidR="00690285" w:rsidRPr="003945E4">
        <w:rPr>
          <w:lang w:val="en-US"/>
        </w:rPr>
        <w:t xml:space="preserve">uncertain </w:t>
      </w:r>
      <w:r w:rsidR="3775BB1F" w:rsidRPr="003945E4">
        <w:rPr>
          <w:lang w:val="en-US"/>
        </w:rPr>
        <w:t>model parameters</w:t>
      </w:r>
      <w:r w:rsidR="00F33BB4" w:rsidRPr="003945E4">
        <w:rPr>
          <w:lang w:val="en-US"/>
        </w:rPr>
        <w:t>,</w:t>
      </w:r>
      <w:r w:rsidR="3775BB1F" w:rsidRPr="003945E4">
        <w:rPr>
          <w:lang w:val="en-US"/>
        </w:rPr>
        <w:t xml:space="preserve"> </w:t>
      </w:r>
      <w:r w:rsidR="006C71FD" w:rsidRPr="003945E4">
        <w:rPr>
          <w:lang w:val="en-US"/>
        </w:rPr>
        <w:t xml:space="preserve">which contrast with </w:t>
      </w:r>
      <w:r w:rsidR="009C04C9" w:rsidRPr="003945E4">
        <w:rPr>
          <w:lang w:val="en-US"/>
        </w:rPr>
        <w:t xml:space="preserve">scarcely available </w:t>
      </w:r>
      <w:r w:rsidR="3775BB1F" w:rsidRPr="003945E4">
        <w:rPr>
          <w:lang w:val="en-US"/>
        </w:rPr>
        <w:t xml:space="preserve">data </w:t>
      </w:r>
      <w:r w:rsidR="00A33CD3" w:rsidRPr="003945E4">
        <w:rPr>
          <w:lang w:val="en-US"/>
        </w:rPr>
        <w:t xml:space="preserve">at </w:t>
      </w:r>
      <w:r w:rsidR="3775BB1F" w:rsidRPr="003945E4">
        <w:rPr>
          <w:lang w:val="en-US"/>
        </w:rPr>
        <w:t>full</w:t>
      </w:r>
      <w:r w:rsidR="00663103" w:rsidRPr="003945E4">
        <w:rPr>
          <w:lang w:val="en-US"/>
        </w:rPr>
        <w:t xml:space="preserve"> </w:t>
      </w:r>
      <w:r w:rsidR="3775BB1F" w:rsidRPr="003945E4">
        <w:rPr>
          <w:lang w:val="en-US"/>
        </w:rPr>
        <w:t>scale plants</w:t>
      </w:r>
      <w:r w:rsidR="00F33BB4" w:rsidRPr="003945E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sidRPr="003945E4">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3945E4">
              <w:rPr>
                <w:lang w:val="en-US"/>
              </w:rPr>
              <w:t>(Segura et al., 2025)</w:t>
            </w:r>
          </w:hyperlink>
          <w:r w:rsidR="00F33BB4" w:rsidRPr="003945E4">
            <w:rPr>
              <w:lang w:val="en-US"/>
            </w:rPr>
            <w:fldChar w:fldCharType="end"/>
          </w:r>
        </w:sdtContent>
      </w:sdt>
      <w:r w:rsidR="3775BB1F" w:rsidRPr="003945E4">
        <w:rPr>
          <w:lang w:val="en-US"/>
        </w:rPr>
        <w:t xml:space="preserve">. </w:t>
      </w:r>
      <w:r w:rsidR="00F827A0" w:rsidRPr="003945E4">
        <w:rPr>
          <w:lang w:val="en-US"/>
        </w:rPr>
        <w:t xml:space="preserve">Aside from data-driven models such as in </w:t>
      </w:r>
      <w:sdt>
        <w:sdtPr>
          <w:rPr>
            <w:lang w:val="en-US"/>
          </w:rPr>
          <w:alias w:val="To edit, see citavi.com/edit"/>
          <w:tag w:val="CitaviPlaceholder#4382573d-683e-44b6-be58-ffe6bb1b2dc9"/>
          <w:id w:val="-543743813"/>
          <w:placeholder>
            <w:docPart w:val="DefaultPlaceholder_-1854013440"/>
          </w:placeholder>
        </w:sdtPr>
        <w:sdtEndPr/>
        <w:sdtContent>
          <w:r w:rsidR="00F827A0"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E0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JNZW5kaW9sYS1Sb2RyaWd1ZXogYW5kIFJpY2FyZGV6LVNhbmRvdmFsIn1dfSwiVGFnIjoiQ2l0YXZpUGxhY2Vob2xkZXIjNDM4MjU3M2QtNjgzZS00NGI2LWJlNTgtZmZlNmJiMWIyZGM5IiwiVGV4dCI6Ik1lbmRpb2xhLVJvZHJpZ3VleiBhbmQgUmljYXJkZXotU2FuZG92YWwiLCJXQUlWZXJzaW9uIjoiNi4xOS4yLjEifQ==}</w:instrText>
          </w:r>
          <w:r w:rsidR="00F827A0" w:rsidRPr="003945E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3945E4">
              <w:rPr>
                <w:lang w:val="en-US"/>
              </w:rPr>
              <w:t>Mendiola-Rodriguez and Ricardez-Sandoval</w:t>
            </w:r>
          </w:hyperlink>
          <w:r w:rsidR="00F827A0" w:rsidRPr="003945E4">
            <w:rPr>
              <w:lang w:val="en-US"/>
            </w:rPr>
            <w:fldChar w:fldCharType="end"/>
          </w:r>
        </w:sdtContent>
      </w:sdt>
      <w:r w:rsidR="00F827A0" w:rsidRPr="003945E4">
        <w:rPr>
          <w:lang w:val="en-US"/>
        </w:rPr>
        <w:t xml:space="preserve"> </w:t>
      </w:r>
      <w:sdt>
        <w:sdtPr>
          <w:rPr>
            <w:lang w:val="en-US"/>
          </w:rPr>
          <w:alias w:val="To edit, see citavi.com/edit"/>
          <w:tag w:val="CitaviPlaceholder#0c176bb7-8858-4243-b392-4f90e047254a"/>
          <w:id w:val="867571513"/>
          <w:placeholder>
            <w:docPart w:val="DefaultPlaceholder_-1854013440"/>
          </w:placeholder>
        </w:sdtPr>
        <w:sdtEndPr/>
        <w:sdtContent>
          <w:r w:rsidR="00F827A0"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C0zMVQyMToxNDo1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BjMTc2YmI3LTg4NTgtNDI0My1iMzkyLTRmOTBlMDQ3MjU0YSIsIlRleHQiOiIoMjAyMikiLCJXQUlWZXJzaW9uIjoiNi4xOS4yLjEifQ==}</w:instrText>
          </w:r>
          <w:r w:rsidR="00F827A0" w:rsidRPr="003945E4">
            <w:rPr>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C40BC0" w:rsidRPr="003945E4">
              <w:rPr>
                <w:lang w:val="en-US"/>
              </w:rPr>
              <w:t>(2022)</w:t>
            </w:r>
          </w:hyperlink>
          <w:r w:rsidR="00F827A0" w:rsidRPr="003945E4">
            <w:rPr>
              <w:lang w:val="en-US"/>
            </w:rPr>
            <w:fldChar w:fldCharType="end"/>
          </w:r>
        </w:sdtContent>
      </w:sdt>
      <w:r w:rsidR="3775BB1F" w:rsidRPr="003945E4">
        <w:rPr>
          <w:lang w:val="en-US"/>
        </w:rPr>
        <w:t>,</w:t>
      </w:r>
      <w:r w:rsidR="0088128B" w:rsidRPr="003945E4">
        <w:rPr>
          <w:lang w:val="en-US"/>
        </w:rPr>
        <w:t xml:space="preserve"> simpler </w:t>
      </w:r>
      <w:r w:rsidR="00F827A0" w:rsidRPr="003945E4">
        <w:rPr>
          <w:lang w:val="en-US"/>
        </w:rPr>
        <w:t xml:space="preserve">mechanistic </w:t>
      </w:r>
      <w:r w:rsidR="0088128B" w:rsidRPr="003945E4">
        <w:rPr>
          <w:lang w:val="en-US"/>
        </w:rPr>
        <w:t xml:space="preserve">models were proposed </w:t>
      </w:r>
      <w:r w:rsidR="00690285" w:rsidRPr="003945E4">
        <w:rPr>
          <w:lang w:val="en-US"/>
        </w:rPr>
        <w:t>specifically</w:t>
      </w:r>
      <w:r w:rsidR="3775BB1F" w:rsidRPr="003945E4">
        <w:rPr>
          <w:lang w:val="en-US"/>
        </w:rPr>
        <w:t xml:space="preserve"> for monitoring and control</w:t>
      </w:r>
      <w:r w:rsidR="0088128B" w:rsidRPr="003945E4">
        <w:rPr>
          <w:lang w:val="en-US"/>
        </w:rPr>
        <w:t xml:space="preserve">, </w:t>
      </w:r>
      <w:r w:rsidR="00FC6CF8" w:rsidRPr="003945E4">
        <w:rPr>
          <w:lang w:val="en-US"/>
        </w:rPr>
        <w:t>e.g. by</w:t>
      </w:r>
      <w:r w:rsidR="0088128B" w:rsidRPr="003945E4">
        <w:rPr>
          <w:lang w:val="en-US"/>
        </w:rPr>
        <w:t xml:space="preserve"> </w:t>
      </w:r>
      <w:sdt>
        <w:sdtPr>
          <w:rPr>
            <w:lang w:val="en-US"/>
          </w:rPr>
          <w:alias w:val="To edit, see citavi.com/edit"/>
          <w:tag w:val="CitaviPlaceholder#8d9c7768-8868-42aa-b355-46f53cf6668b"/>
          <w:id w:val="1955599451"/>
          <w:placeholder>
            <w:docPart w:val="4FDC302AEB224E9793008B63F1F8F07B"/>
          </w:placeholder>
        </w:sdtPr>
        <w:sdtEndPr/>
        <w:sdtContent>
          <w:r w:rsidR="0088128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3945E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3945E4">
              <w:rPr>
                <w:lang w:val="en-US"/>
              </w:rPr>
              <w:t>Bernard et al.</w:t>
            </w:r>
          </w:hyperlink>
          <w:r w:rsidR="0088128B" w:rsidRPr="003945E4">
            <w:rPr>
              <w:lang w:val="en-US"/>
            </w:rPr>
            <w:fldChar w:fldCharType="end"/>
          </w:r>
        </w:sdtContent>
      </w:sdt>
      <w:r w:rsidR="0088128B" w:rsidRPr="003945E4">
        <w:rPr>
          <w:lang w:val="en-US"/>
        </w:rPr>
        <w:t xml:space="preserve"> </w:t>
      </w:r>
      <w:sdt>
        <w:sdtPr>
          <w:rPr>
            <w:lang w:val="en-US"/>
          </w:rPr>
          <w:alias w:val="To edit, see citavi.com/edit"/>
          <w:tag w:val="CitaviPlaceholder#0a991f52-2730-485b-9bb7-17253d4dfd59"/>
          <w:id w:val="989212848"/>
          <w:placeholder>
            <w:docPart w:val="4FDC302AEB224E9793008B63F1F8F07B"/>
          </w:placeholder>
        </w:sdtPr>
        <w:sdtEndPr/>
        <w:sdtContent>
          <w:r w:rsidR="0088128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3945E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3945E4">
              <w:rPr>
                <w:lang w:val="en-US"/>
              </w:rPr>
              <w:t>(2001)</w:t>
            </w:r>
          </w:hyperlink>
          <w:r w:rsidR="0088128B" w:rsidRPr="003945E4">
            <w:rPr>
              <w:lang w:val="en-US"/>
            </w:rPr>
            <w:fldChar w:fldCharType="end"/>
          </w:r>
        </w:sdtContent>
      </w:sdt>
      <w:r w:rsidR="006C2AA2" w:rsidRPr="003945E4">
        <w:rPr>
          <w:lang w:val="en-US"/>
        </w:rPr>
        <w:t xml:space="preserve">. </w:t>
      </w:r>
      <w:r w:rsidR="00690285" w:rsidRPr="003945E4">
        <w:rPr>
          <w:lang w:val="en-US"/>
        </w:rPr>
        <w:t xml:space="preserve">Thanks </w:t>
      </w:r>
      <w:r w:rsidR="006C2AA2" w:rsidRPr="003945E4">
        <w:rPr>
          <w:lang w:val="en-US"/>
        </w:rPr>
        <w:t xml:space="preserve">to </w:t>
      </w:r>
      <w:r w:rsidR="00F827A0" w:rsidRPr="003945E4">
        <w:rPr>
          <w:lang w:val="en-US"/>
        </w:rPr>
        <w:t>its</w:t>
      </w:r>
      <w:r w:rsidR="00690285" w:rsidRPr="003945E4">
        <w:rPr>
          <w:lang w:val="en-US"/>
        </w:rPr>
        <w:t xml:space="preserve"> </w:t>
      </w:r>
      <w:r w:rsidR="3775BB1F" w:rsidRPr="003945E4">
        <w:rPr>
          <w:lang w:val="en-US"/>
        </w:rPr>
        <w:t xml:space="preserve">lower system order and fewer parameters, </w:t>
      </w:r>
      <w:r w:rsidR="006C2AA2" w:rsidRPr="003945E4">
        <w:rPr>
          <w:lang w:val="en-US"/>
        </w:rPr>
        <w:t xml:space="preserve">this model has </w:t>
      </w:r>
      <w:r w:rsidR="3775BB1F" w:rsidRPr="003945E4">
        <w:rPr>
          <w:lang w:val="en-US"/>
        </w:rPr>
        <w:t xml:space="preserve">been successfully applied to </w:t>
      </w:r>
      <w:r w:rsidR="227D4B47" w:rsidRPr="003945E4">
        <w:rPr>
          <w:lang w:val="en-US"/>
        </w:rPr>
        <w:t xml:space="preserve">monitoring and control of AD </w:t>
      </w:r>
      <w:r w:rsidR="00E83F73" w:rsidRPr="003945E4">
        <w:rPr>
          <w:lang w:val="en-US"/>
        </w:rPr>
        <w:t>in lab- and pilot scale</w:t>
      </w:r>
      <w:r w:rsidR="00F33BB4" w:rsidRPr="003945E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OC0zMVQyMToxNDo1OCIsIlByb2plY3QiOnsiJHJlZiI6IjgifX0sIlVzZU51bWJlcmluZ1R5cGVPZlBhcmVudERvY3VtZW50IjpmYWxzZX0seyIkaWQiOiIxOCIsIiR0eXBlIjoiU3dpc3NBY2FkZW1pYy5DaXRhdmkuQ2l0YXRpb25zLldvcmRQbGFjZWhvbGRlckVudHJ5LCBTd2lzc0FjYWRlbWljLkNpdGF2aSIsIklkIjoiZTFjOTRmNTEtNjg0NS00OTU5LTk2YTQtYjIyNjEzZGVmMWM1IiwiUmFuZ2VTdGFydCI6MjksIlJhbmdlTGVuZ3RoIjoyNywiUmVmZXJlbmNlSWQiOiIzNWE3Nzk2Yy1jZWFjLTQ1OGUtOWUwYy1lYjEwMmE2MTBiNG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sb29mYXIiLCJMYXN0TmFtZSI6IlJhZXlhdGRvb3N0IiwiUHJvdGVjdGVkIjpmYWxzZSwiU2V4IjoxLCJDcmVhdGVkQnkiOiJfYSIsIkNyZWF0ZWRPbiI6IjIwMjEtMTEtMTVUMDk6MDU6MzciLCJNb2RpZmllZEJ5IjoiX2EiLCJJZCI6ImI3MzllMjgyLTRmOTktNDhkYy1hYTY4LWQzZDU2YjdkMDFlYyIsIk1vZGlmaWVkT24iOiIyMDIxLTExLTE1VDA5OjA1OjM3IiwiUHJvamVjdCI6eyIkcmVmIjoiOCJ9fSx7IiRpZCI6IjI0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jU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I2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Byb2NvbnQuMjAyMi4xMS4wMTMiLCJVcmlTdHJpbmciOiJodHRwczovL2RvaS5vcmcvMTAuMTAxNi9qLmpwcm9jb250LjIwMjIuMTEuMDE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y0wMy0yNlQxOTozODoyNyIsIk1vZGlmaWVkQnkiOiJfYSIsIklkIjoiNjVjYjAxNzUtMDliYS00OGI0LWExN2YtMGRjNTVjOTEyOGNjIiwiTW9kaWZpZWRPbiI6IjIwMjMtMDMtMjZUMTk6Mzg6MjciLCJQcm9qZWN0Ijp7IiRyZWYiOiI4In19XSwiTnVtYmVyIjoiMSIsIk9yZ2FuaXphdGlvbnMiOltdLCJPdGhlcnNJbnZvbHZlZCI6W10sIlBhZ2VSYW5nZSI6IjxzcD5cclxuICA8bj41MDwvbj5cclxuICA8aW4+dHJ1ZTwvaW4+XHJcbiAgPG9zPjUwPC9vcz5cclxuICA8cHM+NTA8L3BzPlxyXG48L3NwPlxyXG48ZXA+XHJcbiAgPG4+NTk8L24+XHJcbiAgPGluPnRydWU8L2luPlxyXG4gIDxvcz41OTwvb3M+XHJcbiAgPHBzPjU5PC9wcz5cclxuPC9lcD5cclxuPG9zPjUwLTU5PC9vcz4iLCJQZXJpb2RpY2FsIjp7IiRpZCI6IjMw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lJhZXlhdGRvb3N0LCBCb25nYXJkcyBldCBhbC4gMjAyMyDigJMgUm9idXN0IHN0YXRlIGVzdGltYXRpb24iLCJTaG9ydFRpdGxlVXBkYXRlVHlwZSI6MCwiU291cmNlT2ZCaWJsaW9ncmFwaGljSW5mb3JtYXRpb24iOiJDcm9zc1JlZiIsIlN0YXRpY0lkcyI6WyIzNWE3Nzk2Yy1jZWFjLTQ1OGUtOWUwYy1lYjEwMmE2MTBiNGMiXSwiVGFibGVPZkNvbnRlbnRzQ29tcGxleGl0eSI6MCwiVGFibGVPZkNvbnRlbnRzU291cmNlVGV4dEZvcm1hdCI6MCwiVGFza3MiOltdLCJUaXRsZSI6IlJvYnVzdCBzdGF0ZSBlc3RpbWF0aW9uIG9mIHRoZSBhbmFlcm9iaWMgZGlnZXN0aW9uIHByb2Nlc3MgZm9yIG11bmljaXBhbCBvcmdhbmljIHdhc3RlIHVzaW5nIGFuIHVuc2NlbnRlZCBLYWxtYW4gZmlsdGVyIiwiVHJhbnNsYXRvcnMiOltdLCJWb2x1bWUiOiIxMjEiLCJZZWFyIjoiMjAyMyIsIlllYXJSZXNvbHZlZCI6IjIwMjMiLCJDcmVhdGVkQnkiOiJfYSIsIkNyZWF0ZWRPbiI6IjIwMjMtMDMtMjZUMTk6Mzg6MjciLCJNb2RpZmllZEJ5IjoiX2EiLCJJZCI6IjM1YTc3OTZjLWNlYWMtNDU4ZS05ZTBjLWViMTAyYTYxMGI0YyIsIk1vZGlmaWVkT24iOiIyMDIzLTAzLTI2VDE5OjM4OjI3IiwiUHJvamVjdCI6eyIkcmVmIjoiOCJ9fSwiVXNlTnVtYmVyaW5nVHlwZU9mUGFyZW50RG9jdW1lbnQiOmZhbHNlfV0sIkZvcm1hdHRlZFRleHQiOnsiJGlkIjoiMzEiLCJDb3VudCI6MSwiVGV4dFVuaXRzIjpbeyIkaWQiOiIzMiIsIkZvbnRTdHlsZSI6eyIkaWQiOiIzMyIsIk5ldXRyYWwiOnRydWV9LCJSZWFkaW5nT3JkZXIiOjEsIlRleHQiOiIoR2FyY8OtYS1TYW5kb3ZhbCBldCBhbC4sIDIwMTY7IFJhZXlhdGRvb3N0IGV0IGFsLiwgMjAyMykifV19LCJUYWciOiJDaXRhdmlQbGFjZWhvbGRlciMyZGYzMzQyMC1lZTM5LTQzNzctYmNkZC05MmZkNDAyYzc1ZWIiLCJUZXh0IjoiKEdhcmPDrWEtU2FuZG92YWwgZXQgYWwuLCAyMDE2OyBSYWV5YXRkb29zdCBldCBhbC4sIDIwMjMpIiwiV0FJVmVyc2lvbiI6IjYuMTkuMi4xIn0=}</w:instrText>
          </w:r>
          <w:r w:rsidR="00F33BB4" w:rsidRPr="003945E4">
            <w:rPr>
              <w:lang w:val="en-US"/>
            </w:rPr>
            <w:fldChar w:fldCharType="separate"/>
          </w:r>
          <w:hyperlink w:anchor="_CTVL00145041b9c08e74331817b3fb33f56ae73" w:tooltip="García-Sandoval, J. P.; Méndez-Acosta, H. O.; González-Alvarez, V.; Schaum, A.; Alvarez, J. (2016): VFA robust control of an anaerobic digestion pilot…" w:history="1">
            <w:r w:rsidR="00C40BC0" w:rsidRPr="003945E4">
              <w:rPr>
                <w:lang w:val="en-US"/>
              </w:rPr>
              <w:t>(García-Sandoval et al., 2016</w:t>
            </w:r>
          </w:hyperlink>
          <w:hyperlink w:anchor="_CTVL00135a7796cceac458e9e0ceb102a610b4c" w:tooltip="Raeyatdoost, N.; Bongards, M.; Bäck, T.; Wolf, C. (2023): Robust state estimation of the anaerobic digestion process for municipal organic waste using…" w:history="1">
            <w:r w:rsidR="00C40BC0" w:rsidRPr="003945E4">
              <w:rPr>
                <w:lang w:val="en-US"/>
              </w:rPr>
              <w:t>; Raeyatdoost et al., 2023)</w:t>
            </w:r>
          </w:hyperlink>
          <w:r w:rsidR="00F33BB4" w:rsidRPr="003945E4">
            <w:rPr>
              <w:lang w:val="en-US"/>
            </w:rPr>
            <w:fldChar w:fldCharType="end"/>
          </w:r>
        </w:sdtContent>
      </w:sdt>
      <w:r w:rsidR="3775BB1F" w:rsidRPr="003945E4">
        <w:rPr>
          <w:lang w:val="en-US"/>
        </w:rPr>
        <w:t xml:space="preserve">. However, </w:t>
      </w:r>
      <w:r w:rsidR="00690285" w:rsidRPr="003945E4">
        <w:rPr>
          <w:lang w:val="en-US"/>
        </w:rPr>
        <w:t xml:space="preserve">compared to the ADM1, </w:t>
      </w:r>
      <w:r w:rsidR="3775BB1F" w:rsidRPr="003945E4">
        <w:rPr>
          <w:lang w:val="en-US"/>
        </w:rPr>
        <w:t xml:space="preserve">the semi-empirical model </w:t>
      </w:r>
      <w:r w:rsidR="00690285" w:rsidRPr="003945E4">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EndPr/>
        <w:sdtContent>
          <w:r w:rsidR="009C04C9"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sidRPr="003945E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3945E4">
              <w:rPr>
                <w:lang w:val="en-US"/>
              </w:rPr>
              <w:t>Bernard et al.</w:t>
            </w:r>
          </w:hyperlink>
          <w:r w:rsidR="009C04C9" w:rsidRPr="003945E4">
            <w:rPr>
              <w:lang w:val="en-US"/>
            </w:rPr>
            <w:fldChar w:fldCharType="end"/>
          </w:r>
        </w:sdtContent>
      </w:sdt>
      <w:r w:rsidR="009C04C9" w:rsidRPr="003945E4">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sidRPr="003945E4">
            <w:rPr>
              <w:lang w:val="en-US"/>
            </w:rPr>
            <w:fldChar w:fldCharType="separate"/>
          </w:r>
          <w:hyperlink w:anchor="_CTVL001cd89f87a82494c46bff9942b710f6027" w:tooltip="Bernard, O.; Hadj-Sadok, Z.; Dochain, D.; Genovesi, A.; Steyer, J. P. (2001): Dynamical model development and parameter identification for an anaerobi…" w:history="1">
            <w:r w:rsidR="00C40BC0" w:rsidRPr="003945E4">
              <w:rPr>
                <w:lang w:val="en-US"/>
              </w:rPr>
              <w:t>(2001)</w:t>
            </w:r>
          </w:hyperlink>
          <w:r w:rsidR="009C04C9" w:rsidRPr="003945E4">
            <w:rPr>
              <w:lang w:val="en-US"/>
            </w:rPr>
            <w:fldChar w:fldCharType="end"/>
          </w:r>
        </w:sdtContent>
      </w:sdt>
      <w:r w:rsidR="009C04C9" w:rsidRPr="003945E4">
        <w:rPr>
          <w:lang w:val="en-US"/>
        </w:rPr>
        <w:t xml:space="preserve"> </w:t>
      </w:r>
      <w:r w:rsidR="3775BB1F" w:rsidRPr="003945E4">
        <w:rPr>
          <w:lang w:val="en-US"/>
        </w:rPr>
        <w:t>lacks a clear stoichiometry foundation and is based</w:t>
      </w:r>
      <w:r w:rsidR="227D4B47" w:rsidRPr="003945E4">
        <w:rPr>
          <w:lang w:val="en-US"/>
        </w:rPr>
        <w:t xml:space="preserve"> on chemical oxygen demand (COD)</w:t>
      </w:r>
      <w:r w:rsidR="00E2736E" w:rsidRPr="003945E4">
        <w:rPr>
          <w:lang w:val="en-US"/>
        </w:rPr>
        <w:t xml:space="preserve">, </w:t>
      </w:r>
      <w:r w:rsidR="00464718" w:rsidRPr="003945E4">
        <w:rPr>
          <w:lang w:val="en-US"/>
        </w:rPr>
        <w:t xml:space="preserve"> a common</w:t>
      </w:r>
      <w:r w:rsidR="00E2736E" w:rsidRPr="003945E4">
        <w:rPr>
          <w:lang w:val="en-US"/>
        </w:rPr>
        <w:t xml:space="preserve"> </w:t>
      </w:r>
      <w:r w:rsidR="00464718" w:rsidRPr="003945E4">
        <w:rPr>
          <w:lang w:val="en-US"/>
        </w:rPr>
        <w:t xml:space="preserve">unit </w:t>
      </w:r>
      <w:r w:rsidR="00A33CD3" w:rsidRPr="003945E4">
        <w:rPr>
          <w:lang w:val="en-US"/>
        </w:rPr>
        <w:t>in wastewater engineering</w:t>
      </w:r>
      <w:r w:rsidR="227D4B47" w:rsidRPr="003945E4">
        <w:rPr>
          <w:lang w:val="en-US"/>
        </w:rPr>
        <w:t xml:space="preserve">. </w:t>
      </w:r>
      <w:r w:rsidR="00464718" w:rsidRPr="003945E4">
        <w:rPr>
          <w:lang w:val="en-US"/>
        </w:rPr>
        <w:t>Thus</w:t>
      </w:r>
      <w:r w:rsidR="3775BB1F" w:rsidRPr="003945E4">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sidRPr="003945E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3945E4">
              <w:rPr>
                <w:lang w:val="en-US"/>
              </w:rPr>
              <w:t>Weinrich and Nelles</w:t>
            </w:r>
          </w:hyperlink>
          <w:r w:rsidR="00D2794B" w:rsidRPr="003945E4">
            <w:rPr>
              <w:lang w:val="en-US"/>
            </w:rPr>
            <w:fldChar w:fldCharType="end"/>
          </w:r>
        </w:sdtContent>
      </w:sdt>
      <w:r w:rsidR="00D2794B" w:rsidRPr="003945E4">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sidRPr="003945E4">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3945E4">
              <w:rPr>
                <w:lang w:val="en-US"/>
              </w:rPr>
              <w:t>(2021)</w:t>
            </w:r>
          </w:hyperlink>
          <w:r w:rsidR="00D2794B" w:rsidRPr="003945E4">
            <w:rPr>
              <w:lang w:val="en-US"/>
            </w:rPr>
            <w:fldChar w:fldCharType="end"/>
          </w:r>
        </w:sdtContent>
      </w:sdt>
      <w:r w:rsidR="00D2794B" w:rsidRPr="003945E4">
        <w:rPr>
          <w:lang w:val="en-US"/>
        </w:rPr>
        <w:t xml:space="preserve"> </w:t>
      </w:r>
      <w:r w:rsidR="3775BB1F" w:rsidRPr="003945E4">
        <w:rPr>
          <w:lang w:val="en-US"/>
        </w:rPr>
        <w:t>systematically simplified the ADM1</w:t>
      </w:r>
      <w:r w:rsidR="004B57F0" w:rsidRPr="003945E4">
        <w:rPr>
          <w:lang w:val="en-US"/>
        </w:rPr>
        <w:t xml:space="preserve"> by </w:t>
      </w:r>
      <w:r w:rsidR="3775BB1F" w:rsidRPr="003945E4">
        <w:rPr>
          <w:lang w:val="en-US"/>
        </w:rPr>
        <w:t>summarizing degradation pathways and converting it from COD to mass</w:t>
      </w:r>
      <w:r w:rsidR="00E145CE" w:rsidRPr="003945E4">
        <w:rPr>
          <w:lang w:val="en-US"/>
        </w:rPr>
        <w:t>-</w:t>
      </w:r>
      <w:r w:rsidR="3775BB1F" w:rsidRPr="003945E4">
        <w:rPr>
          <w:lang w:val="en-US"/>
        </w:rPr>
        <w:t>base</w:t>
      </w:r>
      <w:r w:rsidR="00E145CE" w:rsidRPr="003945E4">
        <w:rPr>
          <w:lang w:val="en-US"/>
        </w:rPr>
        <w:t>d</w:t>
      </w:r>
      <w:r w:rsidR="00D53489" w:rsidRPr="003945E4">
        <w:rPr>
          <w:lang w:val="en-US"/>
        </w:rPr>
        <w:t xml:space="preserve"> reference unit</w:t>
      </w:r>
      <w:r w:rsidR="3775BB1F" w:rsidRPr="003945E4">
        <w:rPr>
          <w:lang w:val="en-US"/>
        </w:rPr>
        <w:t>. Th</w:t>
      </w:r>
      <w:r w:rsidR="006C71FD" w:rsidRPr="003945E4">
        <w:rPr>
          <w:lang w:val="en-US"/>
        </w:rPr>
        <w:t>ese</w:t>
      </w:r>
      <w:r w:rsidR="3775BB1F" w:rsidRPr="003945E4">
        <w:rPr>
          <w:lang w:val="en-US"/>
        </w:rPr>
        <w:t xml:space="preserve"> simplification</w:t>
      </w:r>
      <w:r w:rsidR="006C71FD" w:rsidRPr="003945E4">
        <w:rPr>
          <w:lang w:val="en-US"/>
        </w:rPr>
        <w:t>s</w:t>
      </w:r>
      <w:r w:rsidR="3775BB1F" w:rsidRPr="003945E4">
        <w:rPr>
          <w:lang w:val="en-US"/>
        </w:rPr>
        <w:t xml:space="preserve"> </w:t>
      </w:r>
      <w:r w:rsidR="006C71FD" w:rsidRPr="003945E4">
        <w:rPr>
          <w:lang w:val="en-US"/>
        </w:rPr>
        <w:t xml:space="preserve">allowed to successfully identify model parameters even </w:t>
      </w:r>
      <w:r w:rsidR="3775BB1F" w:rsidRPr="003945E4">
        <w:rPr>
          <w:lang w:val="en-US"/>
        </w:rPr>
        <w:t>in agricultural settings</w:t>
      </w:r>
      <w:r w:rsidR="006C71FD" w:rsidRPr="003945E4">
        <w:rPr>
          <w:lang w:val="en-US"/>
        </w:rPr>
        <w:t xml:space="preserve">, </w:t>
      </w:r>
      <w:r w:rsidR="004935DC" w:rsidRPr="003945E4">
        <w:rPr>
          <w:lang w:val="en-US"/>
        </w:rPr>
        <w:t>which has</w:t>
      </w:r>
      <w:r w:rsidR="006C71FD" w:rsidRPr="003945E4">
        <w:rPr>
          <w:lang w:val="en-US"/>
        </w:rPr>
        <w:t xml:space="preserve"> </w:t>
      </w:r>
      <w:r w:rsidR="3775BB1F" w:rsidRPr="003945E4">
        <w:rPr>
          <w:lang w:val="en-US"/>
        </w:rPr>
        <w:t xml:space="preserve">been validated in </w:t>
      </w:r>
      <w:r w:rsidR="00A33CD3" w:rsidRPr="003945E4">
        <w:rPr>
          <w:lang w:val="en-US"/>
        </w:rPr>
        <w:t>lab and full</w:t>
      </w:r>
      <w:r w:rsidR="00663103" w:rsidRPr="003945E4">
        <w:rPr>
          <w:lang w:val="en-US"/>
        </w:rPr>
        <w:t xml:space="preserve"> </w:t>
      </w:r>
      <w:r w:rsidR="00A33CD3" w:rsidRPr="003945E4">
        <w:rPr>
          <w:lang w:val="en-US"/>
        </w:rPr>
        <w:t xml:space="preserve">scale </w:t>
      </w:r>
      <w:sdt>
        <w:sdtPr>
          <w:rPr>
            <w:lang w:val="en-US"/>
          </w:rPr>
          <w:alias w:val="To edit, see citavi.com/edit"/>
          <w:tag w:val="CitaviPlaceholder#99b212fa-900f-426e-a165-d5feae06f7c5"/>
          <w:id w:val="329343129"/>
          <w:placeholder>
            <w:docPart w:val="DefaultPlaceholder_-1854013440"/>
          </w:placeholder>
        </w:sdtPr>
        <w:sdtEndPr/>
        <w:sdtContent>
          <w:r w:rsidR="00E52B52"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gtMzFUMjE6MTQ6NTg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QxIiwiQ291bnQiOjEsIlRleHRVbml0cyI6W3siJGlkIjoiNDIiLCJGb250U3R5bGUiOnsiJGlkIjoiNDMiLCJOZXV0cmFsIjp0cnVlfSwiUmVhZGluZ09yZGVyIjoxLCJUZXh0IjoiKFRpc29jY28gZXQgYWwuLCAyMDI0OyBXZWlucmljaCBldCBhbC4sIDIwMjEpIn1dfSwiVGFnIjoiQ2l0YXZpUGxhY2Vob2xkZXIjOTliMjEyZmEtOTAwZi00MjZlLWExNjUtZDVmZWFlMDZmN2M1IiwiVGV4dCI6IihUaXNvY2NvIGV0IGFsLiwgMjAyNDsgV2VpbnJpY2ggZXQgYWwuLCAyMDIxKSIsIldBSVZlcnNpb24iOiI2LjE5LjIuMSJ9}</w:instrText>
          </w:r>
          <w:r w:rsidR="00E52B52" w:rsidRPr="003945E4">
            <w:rPr>
              <w:lang w:val="en-US"/>
            </w:rPr>
            <w:fldChar w:fldCharType="separate"/>
          </w:r>
          <w:hyperlink w:anchor="_CTVL0010fd60b7558314efbb8aa4629189e2aff" w:tooltip="Tisocco, S.; Weinrich, S.; Lyons, G.; Wills, M.; Zhan, X.; Crosson, P. (2024): Application of a simplified ADM1 for full-scale anaerobic co-digestion …" w:history="1">
            <w:r w:rsidR="00C40BC0" w:rsidRPr="003945E4">
              <w:rPr>
                <w:lang w:val="en-US"/>
              </w:rPr>
              <w:t>(Tisocco et al., 2024</w:t>
            </w:r>
          </w:hyperlink>
          <w:hyperlink w:anchor="_CTVL0016df8aa821b7747acb1edb4d9183c161a" w:tooltip="Weinrich, S.; Mauky, E.; Schmidt, T.; Krebs, C.; Liebetrau, J.; Nelles, M. (2021): Systematic simplification of the Anaerobic Digestion Model No. 1 (A…" w:history="1">
            <w:r w:rsidR="00C40BC0" w:rsidRPr="003945E4">
              <w:rPr>
                <w:lang w:val="en-US"/>
              </w:rPr>
              <w:t>; Weinrich et al., 2021)</w:t>
            </w:r>
          </w:hyperlink>
          <w:r w:rsidR="00E52B52" w:rsidRPr="003945E4">
            <w:rPr>
              <w:lang w:val="en-US"/>
            </w:rPr>
            <w:fldChar w:fldCharType="end"/>
          </w:r>
        </w:sdtContent>
      </w:sdt>
      <w:r w:rsidR="227D4B47" w:rsidRPr="003945E4">
        <w:rPr>
          <w:lang w:val="en-US"/>
        </w:rPr>
        <w:t>.</w:t>
      </w:r>
    </w:p>
    <w:p w14:paraId="6748BA4F" w14:textId="3B4399BE" w:rsidR="0EF766E9" w:rsidRPr="003945E4" w:rsidRDefault="00EB4FE6">
      <w:pPr>
        <w:rPr>
          <w:lang w:val="en-US"/>
        </w:rPr>
      </w:pPr>
      <w:r w:rsidRPr="003945E4">
        <w:rPr>
          <w:lang w:val="en-US"/>
        </w:rPr>
        <w:t xml:space="preserve">A critical aspect of AD modeling </w:t>
      </w:r>
      <w:r w:rsidR="006E3F82" w:rsidRPr="003945E4">
        <w:rPr>
          <w:lang w:val="en-US"/>
        </w:rPr>
        <w:t>is to</w:t>
      </w:r>
      <w:r w:rsidRPr="003945E4">
        <w:rPr>
          <w:lang w:val="en-US"/>
        </w:rPr>
        <w:t xml:space="preserve"> reliabl</w:t>
      </w:r>
      <w:r w:rsidR="006E3F82" w:rsidRPr="003945E4">
        <w:rPr>
          <w:lang w:val="en-US"/>
        </w:rPr>
        <w:t>y</w:t>
      </w:r>
      <w:r w:rsidRPr="003945E4">
        <w:rPr>
          <w:lang w:val="en-US"/>
        </w:rPr>
        <w:t xml:space="preserve"> estimat</w:t>
      </w:r>
      <w:r w:rsidR="006E3F82" w:rsidRPr="003945E4">
        <w:rPr>
          <w:lang w:val="en-US"/>
        </w:rPr>
        <w:t>e</w:t>
      </w:r>
      <w:r w:rsidRPr="003945E4">
        <w:rPr>
          <w:lang w:val="en-US"/>
        </w:rPr>
        <w:t xml:space="preserve"> influent concentrations</w:t>
      </w:r>
      <w:r w:rsidR="006E3F82" w:rsidRPr="003945E4">
        <w:rPr>
          <w:lang w:val="en-US"/>
        </w:rPr>
        <w:t xml:space="preserve"> of nutrients and organic compounds</w:t>
      </w:r>
      <w:r w:rsidR="005E2A74" w:rsidRPr="003945E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Rvbm9zby1CcmF2byBldCBhbC4sIDIwMjUpIn1dfSwiVGFnIjoiQ2l0YXZpUGxhY2Vob2xkZXIjNzA5NDU5OTgtMTM1MC00MzZlLTllZDMtOWY3YTFjMGIwNzUyIiwiVGV4dCI6IihEb25vc28tQnJhdm8gZXQgYWwuLCAyMDI1KSIsIldBSVZlcnNpb24iOiI2LjE5LjIuMSJ9}</w:instrText>
          </w:r>
          <w:r w:rsidR="005E2A74" w:rsidRPr="003945E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3945E4">
              <w:rPr>
                <w:lang w:val="en-US"/>
              </w:rPr>
              <w:t>(Donoso-Bravo et al., 2025)</w:t>
            </w:r>
          </w:hyperlink>
          <w:r w:rsidR="005E2A74" w:rsidRPr="003945E4">
            <w:rPr>
              <w:lang w:val="en-US"/>
            </w:rPr>
            <w:fldChar w:fldCharType="end"/>
          </w:r>
        </w:sdtContent>
      </w:sdt>
      <w:r w:rsidR="006E3F82" w:rsidRPr="003945E4">
        <w:rPr>
          <w:lang w:val="en-US"/>
        </w:rPr>
        <w:t>. This</w:t>
      </w:r>
      <w:r w:rsidRPr="003945E4">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3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g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c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V0sIkZvcm1hdHRlZFRleHQiOnsiJGlkIjoiNDkiLCJDb3VudCI6MSwiVGV4dFVuaXRzIjpbeyIkaWQiOiI1MCIsIkZvbnRTdHlsZSI6eyIkaWQiOiI1MS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sidRPr="003945E4">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3945E4">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C40BC0" w:rsidRPr="003945E4">
              <w:rPr>
                <w:lang w:val="en-US"/>
              </w:rPr>
              <w:t>; Lübken et al., 2015)</w:t>
            </w:r>
          </w:hyperlink>
          <w:r w:rsidRPr="003945E4">
            <w:rPr>
              <w:lang w:val="en-US"/>
            </w:rPr>
            <w:fldChar w:fldCharType="end"/>
          </w:r>
        </w:sdtContent>
      </w:sdt>
      <w:r w:rsidR="00284DF9" w:rsidRPr="003945E4">
        <w:rPr>
          <w:lang w:val="en-US"/>
        </w:rPr>
        <w:t xml:space="preserve"> and </w:t>
      </w:r>
      <w:r w:rsidRPr="003945E4">
        <w:rPr>
          <w:lang w:val="en-US"/>
        </w:rPr>
        <w:t xml:space="preserve">involves extensive laboratory measurements </w:t>
      </w:r>
      <w:sdt>
        <w:sdtPr>
          <w:rPr>
            <w:lang w:val="en-US"/>
          </w:rPr>
          <w:alias w:val="To edit, see citavi.com/edit"/>
          <w:tag w:val="CitaviPlaceholder#1cafbe83-b630-47ca-ba2b-f562a4c6e584"/>
          <w:id w:val="1324314089"/>
          <w:placeholder>
            <w:docPart w:val="DefaultPlaceholder_-1854013440"/>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FjYWZiZTgzLWI2MzAtNDdjYS1iYTJiLWY1NjJhNGM2ZTU4NCIsIlRleHQiOiIoTGllYmV0cmF1IGFuZCBQZmVpZmZlciwgMjAyMCkiLCJXQUlWZXJzaW9uIjoiNi4xOS4yLjEifQ==}</w:instrText>
          </w:r>
          <w:r w:rsidRPr="003945E4">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3945E4">
              <w:rPr>
                <w:lang w:val="en-US"/>
              </w:rPr>
              <w:t>(Liebetrau and Pfeiffer, 2020)</w:t>
            </w:r>
          </w:hyperlink>
          <w:r w:rsidRPr="003945E4">
            <w:rPr>
              <w:lang w:val="en-US"/>
            </w:rPr>
            <w:fldChar w:fldCharType="end"/>
          </w:r>
        </w:sdtContent>
      </w:sdt>
      <w:r w:rsidRPr="003945E4">
        <w:rPr>
          <w:lang w:val="en-US"/>
        </w:rPr>
        <w:t>.</w:t>
      </w:r>
      <w:r w:rsidR="00A87DFC" w:rsidRPr="003945E4">
        <w:rPr>
          <w:lang w:val="en-US"/>
        </w:rPr>
        <w:t xml:space="preserve"> Further, the anaerobically degradable </w:t>
      </w:r>
      <w:r w:rsidR="00577F63" w:rsidRPr="003945E4">
        <w:rPr>
          <w:lang w:val="en-US"/>
        </w:rPr>
        <w:t>part</w:t>
      </w:r>
      <w:r w:rsidR="00A87DFC" w:rsidRPr="003945E4">
        <w:rPr>
          <w:lang w:val="en-US"/>
        </w:rPr>
        <w:t xml:space="preserve"> of </w:t>
      </w:r>
      <w:r w:rsidR="00D02BB8" w:rsidRPr="003945E4">
        <w:rPr>
          <w:lang w:val="en-US"/>
        </w:rPr>
        <w:t xml:space="preserve">influent </w:t>
      </w:r>
      <w:r w:rsidR="00A87DFC" w:rsidRPr="003945E4">
        <w:rPr>
          <w:lang w:val="en-US"/>
        </w:rPr>
        <w:t>concentration</w:t>
      </w:r>
      <w:r w:rsidR="00406DA7" w:rsidRPr="003945E4">
        <w:rPr>
          <w:lang w:val="en-US"/>
        </w:rPr>
        <w:t>s</w:t>
      </w:r>
      <w:r w:rsidR="00A87DFC" w:rsidRPr="003945E4">
        <w:rPr>
          <w:lang w:val="en-US"/>
        </w:rPr>
        <w:t xml:space="preserve"> needs to be estimated</w:t>
      </w:r>
      <w:r w:rsidR="00F41675" w:rsidRPr="003945E4">
        <w:rPr>
          <w:lang w:val="en-US"/>
        </w:rPr>
        <w:t xml:space="preserve">, </w:t>
      </w:r>
      <w:r w:rsidR="00DD73B1" w:rsidRPr="003945E4">
        <w:rPr>
          <w:lang w:val="en-US"/>
        </w:rPr>
        <w:t xml:space="preserve">as </w:t>
      </w:r>
      <w:r w:rsidR="00F41675" w:rsidRPr="003945E4">
        <w:rPr>
          <w:lang w:val="en-US"/>
        </w:rPr>
        <w:t>not all organic material is degradable under anaerobic conditions, such as lignin</w:t>
      </w:r>
      <w:r w:rsidR="00CF46A3" w:rsidRPr="003945E4">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sidRPr="003945E4">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3945E4">
              <w:rPr>
                <w:lang w:val="en-US"/>
              </w:rPr>
              <w:t>(Lübken et al., 2015)</w:t>
            </w:r>
          </w:hyperlink>
          <w:r w:rsidR="00CF46A3" w:rsidRPr="003945E4">
            <w:rPr>
              <w:lang w:val="en-US"/>
            </w:rPr>
            <w:fldChar w:fldCharType="end"/>
          </w:r>
        </w:sdtContent>
      </w:sdt>
      <w:r w:rsidR="00A87DFC" w:rsidRPr="003945E4">
        <w:rPr>
          <w:lang w:val="en-US"/>
        </w:rPr>
        <w:t xml:space="preserve">. </w:t>
      </w:r>
      <w:r w:rsidRPr="003945E4">
        <w:rPr>
          <w:lang w:val="en-US"/>
        </w:rPr>
        <w:t xml:space="preserve">One established way to quantify </w:t>
      </w:r>
      <w:r w:rsidR="00194590" w:rsidRPr="003945E4">
        <w:rPr>
          <w:lang w:val="en-US"/>
        </w:rPr>
        <w:t xml:space="preserve">anaerobic </w:t>
      </w:r>
      <w:r w:rsidRPr="003945E4">
        <w:rPr>
          <w:lang w:val="en-US"/>
        </w:rPr>
        <w:t xml:space="preserve">degradability is </w:t>
      </w:r>
      <w:r w:rsidR="00DD73B1" w:rsidRPr="003945E4">
        <w:rPr>
          <w:lang w:val="en-US"/>
        </w:rPr>
        <w:t xml:space="preserve">to assess </w:t>
      </w:r>
      <w:r w:rsidRPr="003945E4">
        <w:rPr>
          <w:lang w:val="en-US"/>
        </w:rPr>
        <w:t xml:space="preserve">the substrate's biochemical methane potential (BMP) </w:t>
      </w:r>
      <w:r w:rsidR="00DD73B1" w:rsidRPr="003945E4">
        <w:rPr>
          <w:lang w:val="en-US"/>
        </w:rPr>
        <w:t xml:space="preserve">in </w:t>
      </w:r>
      <w:r w:rsidRPr="003945E4">
        <w:rPr>
          <w:lang w:val="en-US"/>
        </w:rPr>
        <w:t xml:space="preserve">batch experiments </w:t>
      </w:r>
      <w:sdt>
        <w:sdtPr>
          <w:rPr>
            <w:lang w:val="en-US"/>
          </w:rPr>
          <w:alias w:val="To edit, see citavi.com/edit"/>
          <w:tag w:val="CitaviPlaceholder#776789ca-9590-4d88-9a23-b62532f566f5"/>
          <w:id w:val="38791383"/>
          <w:placeholder>
            <w:docPart w:val="DefaultPlaceholder_-1854013440"/>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OC0zMVQyMToxNDo1OC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sidRPr="003945E4">
            <w:rPr>
              <w:lang w:val="en-US"/>
            </w:rPr>
            <w:fldChar w:fldCharType="separate"/>
          </w:r>
          <w:hyperlink w:anchor="_CTVL001abb9dfefffdb424ba289fe6241f04073" w:tooltip="Dandikas, V.; Heuwinkel, H.; Lichti, F.; Eckl, T.; Drewes, J. E.; Koch, K. (2018): Correlation between hydrolysis rate constant and chemical compositi…" w:history="1">
            <w:r w:rsidR="00C40BC0" w:rsidRPr="003945E4">
              <w:rPr>
                <w:lang w:val="en-US"/>
              </w:rPr>
              <w:t>(Dandikas et al., 2018</w:t>
            </w:r>
          </w:hyperlink>
          <w:hyperlink w:anchor="_CTVL00138d43eeeeb8144698dbf90b5a413db7f" w:tooltip="Koch, K.; Hafner, S. D.; Weinrich, S.; Astals, S.; Holliger, C. (2020): Power and Limitations of Biochemical Methane Potential (BMP) Tests. Frontiers …" w:history="1">
            <w:r w:rsidR="00C40BC0" w:rsidRPr="003945E4">
              <w:rPr>
                <w:lang w:val="en-US"/>
              </w:rPr>
              <w:t>; Koch et al., 2020)</w:t>
            </w:r>
          </w:hyperlink>
          <w:r w:rsidRPr="003945E4">
            <w:rPr>
              <w:lang w:val="en-US"/>
            </w:rPr>
            <w:fldChar w:fldCharType="end"/>
          </w:r>
        </w:sdtContent>
      </w:sdt>
      <w:r w:rsidRPr="003945E4">
        <w:rPr>
          <w:lang w:val="en-US"/>
        </w:rPr>
        <w:t>. However, in practice</w:t>
      </w:r>
      <w:r w:rsidR="00F41675" w:rsidRPr="003945E4">
        <w:rPr>
          <w:lang w:val="en-US"/>
        </w:rPr>
        <w:t>,</w:t>
      </w:r>
      <w:r w:rsidRPr="003945E4">
        <w:rPr>
          <w:lang w:val="en-US"/>
        </w:rPr>
        <w:t xml:space="preserve"> BMP measurements are subject to significant measurement errors </w:t>
      </w:r>
      <w:sdt>
        <w:sdtPr>
          <w:rPr>
            <w:lang w:val="en-US"/>
          </w:rPr>
          <w:alias w:val="To edit, see citavi.com/edit"/>
          <w:tag w:val="CitaviPlaceholder#071e2bb2-24ca-4e5f-bf5b-46fd2398227d"/>
          <w:id w:val="521203237"/>
          <w:placeholder>
            <w:docPart w:val="DefaultPlaceholder_-1854013440"/>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gtMzFUMjE6MTQ6NTg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sidRPr="003945E4">
            <w:rPr>
              <w:lang w:val="en-US"/>
            </w:rPr>
            <w:fldChar w:fldCharType="separate"/>
          </w:r>
          <w:hyperlink w:anchor="_CTVL001dda7a75174c24a08aa2c4f6bc7c02285" w:tooltip="Hafner, S. D.; Fruteau de Laclos, H.; Koch, K.; Holliger, C. (2020): Improving Inter-Laboratory Reproducibility in Measurement of Biochemical Methane …" w:history="1">
            <w:r w:rsidR="00C40BC0" w:rsidRPr="003945E4">
              <w:rPr>
                <w:lang w:val="en-US"/>
              </w:rPr>
              <w:t>(Hafner et al., 2020)</w:t>
            </w:r>
          </w:hyperlink>
          <w:r w:rsidRPr="003945E4">
            <w:rPr>
              <w:lang w:val="en-US"/>
            </w:rPr>
            <w:fldChar w:fldCharType="end"/>
          </w:r>
        </w:sdtContent>
      </w:sdt>
      <w:r w:rsidRPr="003945E4">
        <w:rPr>
          <w:lang w:val="en-US"/>
        </w:rPr>
        <w:t>. Moreover, in full</w:t>
      </w:r>
      <w:r w:rsidR="00663103" w:rsidRPr="003945E4">
        <w:rPr>
          <w:lang w:val="en-US"/>
        </w:rPr>
        <w:t xml:space="preserve"> </w:t>
      </w:r>
      <w:r w:rsidRPr="003945E4">
        <w:rPr>
          <w:lang w:val="en-US"/>
        </w:rPr>
        <w:t>scale</w:t>
      </w:r>
      <w:r w:rsidR="00F41675" w:rsidRPr="003945E4">
        <w:rPr>
          <w:lang w:val="en-US"/>
        </w:rPr>
        <w:t>,</w:t>
      </w:r>
      <w:r w:rsidRPr="003945E4">
        <w:rPr>
          <w:lang w:val="en-US"/>
        </w:rPr>
        <w:t xml:space="preserve"> time-consuming batch experiment</w:t>
      </w:r>
      <w:r w:rsidR="00F41675" w:rsidRPr="003945E4">
        <w:rPr>
          <w:lang w:val="en-US"/>
        </w:rPr>
        <w:t>s</w:t>
      </w:r>
      <w:r w:rsidRPr="003945E4">
        <w:rPr>
          <w:lang w:val="en-US"/>
        </w:rPr>
        <w:t xml:space="preserve"> are often omitted in favor of literature values of comparable substrates. While nutrient composition</w:t>
      </w:r>
      <w:r w:rsidR="00ED4D29" w:rsidRPr="003945E4">
        <w:rPr>
          <w:lang w:val="en-US"/>
        </w:rPr>
        <w:t>s</w:t>
      </w:r>
      <w:r w:rsidRPr="003945E4">
        <w:rPr>
          <w:lang w:val="en-US"/>
        </w:rPr>
        <w:t xml:space="preserve"> of common agricultural substrates </w:t>
      </w:r>
      <w:r w:rsidR="00ED4D29" w:rsidRPr="003945E4">
        <w:rPr>
          <w:lang w:val="en-US"/>
        </w:rPr>
        <w:t>are</w:t>
      </w:r>
      <w:r w:rsidRPr="003945E4">
        <w:rPr>
          <w:lang w:val="en-US"/>
        </w:rPr>
        <w:t xml:space="preserve"> well-documented</w:t>
      </w:r>
      <w:r w:rsidR="00041583" w:rsidRPr="003945E4">
        <w:rPr>
          <w:lang w:val="en-US"/>
        </w:rPr>
        <w:t xml:space="preserve">, </w:t>
      </w:r>
      <w:r w:rsidRPr="003945E4">
        <w:rPr>
          <w:lang w:val="en-US"/>
        </w:rPr>
        <w:t xml:space="preserve">especially for </w:t>
      </w:r>
      <w:r w:rsidR="00F41675" w:rsidRPr="003945E4">
        <w:rPr>
          <w:lang w:val="en-US"/>
        </w:rPr>
        <w:t xml:space="preserve">energy crop </w:t>
      </w:r>
      <w:r w:rsidRPr="003945E4">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IjoiTMO8YmtlbiBldCBhbC4gMjAxNSIsIkNpdGF0aW9uS2V5VXBkYXRlVHlwZSI6MCwiQ29sbGFib3JhdG9ycyI6W10sIkRvaSI6IjEwLjEwMDcvOTc4LTMtMzE5LTIxOTkzLTZfNiIsIkVkaXRvcnMiOltdLCJFdmFsdWF0aW9uQ29tcGxleGl0eSI6MCwiRXZhbHVhdGlvblNvdXJjZVRleHRGb3JtYXQiOjAsIkdyb3VwcyI6W3siJHJlZiI6IjE0In1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NvdmVyUGF0aCI6eyIkaWQiOiI0MiIsIiR0eXBlIjoiU3dpc3NBY2FkZW1pYy5DaXRhdmkuTGlua2VkUmVzb3VyY2UsIFN3aXNzQWNhZGVtaWMuQ2l0YXZpIiwiTGlua2VkUmVzb3VyY2VUeXBlIjoxLCJVcmlTdHJpbmciOiJCYXVlciAyMDE1IC0gQmlvZ2FzIFNjaWVuY2UgYW5kIFRlY2hub2xvZ3kuanBn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Q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NDU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0Ni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NDc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0In1dLCJIYXNMYWJlbDEiOmZhbHNlLCJIYXNMYWJlbDIiOmZhbHNlLCJJc2JuIjoiOTc4MzMxOTIxOTkzNiI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sidRPr="003945E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3945E4">
              <w:rPr>
                <w:lang w:val="en-US"/>
              </w:rPr>
              <w:t>(Fisgativa et al., 2020</w:t>
            </w:r>
          </w:hyperlink>
          <w:hyperlink w:anchor="_CTVL001aa10622fc825473c887011dc382fbeeb" w:tooltip="Lübken, M.; Kosse, P.; Koch, K.; Gehring, T.; Wichern, M. (2015): Influent Fractionation for Modeling Continuous Anaerobic Digestion Processes. In Güb…" w:history="1">
            <w:r w:rsidR="00C40BC0" w:rsidRPr="003945E4">
              <w:rPr>
                <w:lang w:val="en-US"/>
              </w:rPr>
              <w:t>; Lübken et al., 2015)</w:t>
            </w:r>
          </w:hyperlink>
          <w:r w:rsidR="00ED4D29" w:rsidRPr="003945E4">
            <w:rPr>
              <w:lang w:val="en-US"/>
            </w:rPr>
            <w:fldChar w:fldCharType="end"/>
          </w:r>
        </w:sdtContent>
      </w:sdt>
      <w:r w:rsidRPr="003945E4">
        <w:rPr>
          <w:lang w:val="en-US"/>
        </w:rPr>
        <w:t>, there still exists substantial variation</w:t>
      </w:r>
      <w:r w:rsidR="00492640" w:rsidRPr="003945E4">
        <w:rPr>
          <w:lang w:val="en-US"/>
        </w:rPr>
        <w:t xml:space="preserve"> in</w:t>
      </w:r>
      <w:r w:rsidR="00AA3E48" w:rsidRPr="003945E4">
        <w:rPr>
          <w:lang w:val="en-US"/>
        </w:rPr>
        <w:t xml:space="preserve"> anaerobic degradability </w:t>
      </w:r>
      <w:r w:rsidRPr="003945E4">
        <w:rPr>
          <w:lang w:val="en-US"/>
        </w:rPr>
        <w:t xml:space="preserve">across </w:t>
      </w:r>
      <w:r w:rsidR="00AA3E48" w:rsidRPr="003945E4">
        <w:rPr>
          <w:lang w:val="en-US"/>
        </w:rPr>
        <w:t xml:space="preserve">individual </w:t>
      </w:r>
      <w:r w:rsidRPr="003945E4">
        <w:rPr>
          <w:lang w:val="en-US"/>
        </w:rPr>
        <w:t>samples and seasons</w:t>
      </w:r>
      <w:r w:rsidR="00DE6DC8" w:rsidRPr="003945E4">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4LTMxVDIxOjE0OjU4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sidRPr="003945E4">
            <w:rPr>
              <w:lang w:val="en-US"/>
            </w:rPr>
            <w:fldChar w:fldCharType="separate"/>
          </w:r>
          <w:hyperlink w:anchor="_CTVL001f1aa20dc1733474cba6c9c9c69c24f87" w:tooltip="Weinrich, S.; Schäfer, F. et al. (Eds.) (2018): Value of batch tests for biogas potential analysis. Method comparison and challenges of substrate and …" w:history="1">
            <w:r w:rsidR="00C40BC0" w:rsidRPr="003945E4">
              <w:rPr>
                <w:lang w:val="en-US"/>
              </w:rPr>
              <w:t>(Weinrich et al., 2018)</w:t>
            </w:r>
          </w:hyperlink>
          <w:r w:rsidR="00DE6DC8" w:rsidRPr="003945E4">
            <w:rPr>
              <w:lang w:val="en-US"/>
            </w:rPr>
            <w:fldChar w:fldCharType="end"/>
          </w:r>
        </w:sdtContent>
      </w:sdt>
      <w:r w:rsidRPr="003945E4">
        <w:rPr>
          <w:lang w:val="en-US"/>
        </w:rPr>
        <w:t xml:space="preserve">. </w:t>
      </w:r>
      <w:r w:rsidR="00E92616" w:rsidRPr="003945E4">
        <w:rPr>
          <w:lang w:val="en-US"/>
        </w:rPr>
        <w:t xml:space="preserve">In this study, </w:t>
      </w:r>
      <w:r w:rsidRPr="003945E4">
        <w:rPr>
          <w:lang w:val="en-US"/>
        </w:rPr>
        <w:t>uncertain</w:t>
      </w:r>
      <w:r w:rsidR="00DD73B1" w:rsidRPr="003945E4">
        <w:rPr>
          <w:lang w:val="en-US"/>
        </w:rPr>
        <w:t>ties of</w:t>
      </w:r>
      <w:r w:rsidR="00E92616" w:rsidRPr="003945E4">
        <w:rPr>
          <w:lang w:val="en-US"/>
        </w:rPr>
        <w:t xml:space="preserve"> influent concentrations are </w:t>
      </w:r>
      <w:r w:rsidR="00772987" w:rsidRPr="003945E4">
        <w:rPr>
          <w:lang w:val="en-US"/>
        </w:rPr>
        <w:t xml:space="preserve">thus </w:t>
      </w:r>
      <w:r w:rsidR="00DD73B1" w:rsidRPr="003945E4">
        <w:rPr>
          <w:lang w:val="en-US"/>
        </w:rPr>
        <w:t>estimated based on</w:t>
      </w:r>
      <w:r w:rsidR="00E92616" w:rsidRPr="003945E4">
        <w:rPr>
          <w:lang w:val="en-US"/>
        </w:rPr>
        <w:t xml:space="preserve"> underlying measurement uncertainties</w:t>
      </w:r>
      <w:r w:rsidRPr="003945E4">
        <w:rPr>
          <w:lang w:val="en-US"/>
        </w:rPr>
        <w:t>.</w:t>
      </w:r>
      <w:r w:rsidR="00862EB9" w:rsidRPr="003945E4">
        <w:rPr>
          <w:lang w:val="en-US"/>
        </w:rPr>
        <w:t xml:space="preserve"> </w:t>
      </w:r>
      <w:r w:rsidR="42E16D65" w:rsidRPr="003945E4">
        <w:rPr>
          <w:lang w:val="en-US"/>
        </w:rPr>
        <w:t xml:space="preserve">These uncertainties </w:t>
      </w:r>
      <w:r w:rsidR="003F69AA" w:rsidRPr="003945E4">
        <w:rPr>
          <w:lang w:val="en-US"/>
        </w:rPr>
        <w:t xml:space="preserve">lead </w:t>
      </w:r>
      <w:r w:rsidR="42E16D65" w:rsidRPr="003945E4">
        <w:rPr>
          <w:lang w:val="en-US"/>
        </w:rPr>
        <w:t xml:space="preserve">to unreliable </w:t>
      </w:r>
      <w:r w:rsidR="4B904F59" w:rsidRPr="003945E4">
        <w:rPr>
          <w:lang w:val="en-US"/>
        </w:rPr>
        <w:t>simulation</w:t>
      </w:r>
      <w:r w:rsidR="4B904F59" w:rsidRPr="4B904F59">
        <w:rPr>
          <w:lang w:val="en-US"/>
        </w:rPr>
        <w:t xml:space="preserve"> </w:t>
      </w:r>
      <w:r w:rsidR="4B904F59" w:rsidRPr="4B904F59">
        <w:rPr>
          <w:lang w:val="en-US"/>
        </w:rPr>
        <w:lastRenderedPageBreak/>
        <w:t>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OC0zMVQyMToxNDo1OC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hyperlink w:anchor="_CTVL001716f4881f40d4fffbeec3badb186409e" w:tooltip="Gehring, T.; Lübken, M.; Koch, K.; Wichern, M. (2013): ADM1 simulation of the thermophilic mono-fermentation of maize silage – Use of an uncertainty a…" w:history="1">
            <w:r w:rsidR="00C40BC0" w:rsidRPr="00C40BC0">
              <w:rPr>
                <w:lang w:val="en-US"/>
              </w:rPr>
              <w:t>(Gehring et al., 2013</w:t>
            </w:r>
          </w:hyperlink>
          <w:hyperlink w:anchor="_CTVL0010fd60b7558314efbb8aa4629189e2aff" w:tooltip="Tisocco, S.; Weinrich, S.; Lyons, G.; Wills, M.; Zhan, X.; Crosson, P. (2024): Application of a simplified ADM1 for full-scale anaerobic co-digestion …" w:history="1">
            <w:r w:rsidR="00C40BC0" w:rsidRPr="00C40BC0">
              <w:rPr>
                <w:lang w:val="en-US"/>
              </w:rPr>
              <w:t>; Tisocco et al., 2024)</w:t>
            </w:r>
          </w:hyperlink>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hyperlink w:anchor="_CTVL00109d29270eb9947939a5023fd459758f8" w:tooltip="Kegl, T.; Torres Jiménez, E.; Kegl, B.; Kovač Kralj, A.; Kegl, M. (2025): Modeling and optimization of anaerobic digestion technology: Current status …" w:history="1">
            <w:r w:rsidR="00C40BC0" w:rsidRPr="00C40BC0">
              <w:rPr>
                <w:lang w:val="en-US"/>
              </w:rPr>
              <w:t>(Kegl et al., 2025)</w:t>
            </w:r>
          </w:hyperlink>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w:t>
      </w:r>
      <w:r w:rsidR="42E16D65" w:rsidRPr="003945E4">
        <w:rPr>
          <w:lang w:val="en-US"/>
        </w:rPr>
        <w:t xml:space="preserve">constraints, such as </w:t>
      </w:r>
      <w:r w:rsidR="005C4C9C" w:rsidRPr="003945E4">
        <w:rPr>
          <w:lang w:val="en-US"/>
        </w:rPr>
        <w:t>GS</w:t>
      </w:r>
      <w:r w:rsidR="42E16D65" w:rsidRPr="003945E4">
        <w:rPr>
          <w:lang w:val="en-US"/>
        </w:rPr>
        <w:t xml:space="preserve"> limitations.</w:t>
      </w:r>
    </w:p>
    <w:p w14:paraId="4CCB308E" w14:textId="4E48A4B3" w:rsidR="0081645F" w:rsidRPr="003945E4" w:rsidRDefault="00505847">
      <w:pPr>
        <w:rPr>
          <w:lang w:val="en-US"/>
        </w:rPr>
      </w:pPr>
      <w:r w:rsidRPr="003945E4">
        <w:rPr>
          <w:lang w:val="en-US"/>
        </w:rPr>
        <w:t xml:space="preserve">There exist numerous approaches </w:t>
      </w:r>
      <w:r w:rsidR="0081645F" w:rsidRPr="003945E4">
        <w:rPr>
          <w:lang w:val="en-US"/>
        </w:rPr>
        <w:t xml:space="preserve">in </w:t>
      </w:r>
      <w:r w:rsidR="00F41675" w:rsidRPr="003945E4">
        <w:rPr>
          <w:lang w:val="en-US"/>
        </w:rPr>
        <w:t xml:space="preserve">the </w:t>
      </w:r>
      <w:r w:rsidR="0081645F" w:rsidRPr="003945E4">
        <w:rPr>
          <w:lang w:val="en-US"/>
        </w:rPr>
        <w:t xml:space="preserve">literature </w:t>
      </w:r>
      <w:r w:rsidRPr="003945E4">
        <w:rPr>
          <w:lang w:val="en-US"/>
        </w:rPr>
        <w:t>to control the AD process</w:t>
      </w:r>
      <w:r w:rsidR="001B4E5E" w:rsidRPr="003945E4">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EndPr/>
        <w:sdtContent>
          <w:r w:rsidR="001B4E5E"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C0zMVQyMToxNDo1OC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9yZ2FuaXphdGlvbnMiOltdLCJPdGhlcnNJbnZvbHZlZCI6W10sIlBhZ2VSYW5nZSI6IjxzcD5cclxuICA8bj4xMDAwMjM8L24+XHJcbiAgPGluPnRydWU8L2luPlxyXG4gIDxvcz4xMDAwMjM8L29zPlxyXG4gIDxwcz4xMDAwMjM8L3BzPlxyXG48L3NwPlxyXG48b3M+MTAwMDIzPC9vcz4iLCJQZXJpb2RpY2FsIjp7IiRpZCI6IjMwIiwiJHR5cGUiOiJTd2lzc0FjYWRlbWljLkNpdGF2aS5QZXJpb2RpY2FsLCBTd2lzc0FjYWRlbWljLkNpdGF2aSIsIklzc24iOiIyNzcyNTA4MSIsIk5hbWUiOiJEaWdpdGFsIENoZW1pY2FsIEVuZ2luZWVyaW5nIiwiUGFnaW5hdGlvbiI6MCwiUHJvdGVjdGVkIjpmYWxzZSwiQ3JlYXRlZEJ5IjoiX0hlbGxtYW5uLCBTaW1vbiIsIkNyZWF0ZWRPbiI6IjIwMjUtMDgtMjhUMTY6MTE6MjMiLCJNb2RpZmllZEJ5IjoiX0hlbGxtYW5uLCBTaW1vbiIsIklkIjoiMjg1NGE0ZDQtYjczNS00ZmMzLTg0Y2UtYjlhM2RlOGFlYjk1IiwiTW9kaWZpZWRPbiI6IjIwMjUtMDgtMjhUMTY6MTE6MjMiLCJQcm9qZWN0Ijp7IiRyZWYiOiI4In19LCJQdWJsaXNoZXJzIjpbXSwiUXVvdGF0aW9ucyI6W10sIlJhdGluZyI6MCwiUmVmZXJlbmNlVHlwZSI6IkpvdXJuYWxBcnRpY2xlIiwiU2hvcnRUaXRsZSI6Ik1lbmRpb2xhLVJvZHJpZ3VleiwgUmljYXJkZXotU2FuZG92YWwgMjAyMiDigJMgUm9idXN0IGNvbnRyb2wgZm9yIGFuYWVyb2JpYyBkaWdlc3Rpb24iLCJTaG9ydFRpdGxlVXBkYXRlVHlwZSI6MCwiU291cmNlT2ZCaWJsaW9ncmFwaGljSW5mb3JtYXRpb24iOiJDcm9zc1JlZiIsIlN0YXRpY0lkcyI6WyIyNjA0OWFiMS1lNWNhLTQwYTItYjFmNi03ZTUwOGZmYTkwYzEiXSwiVGFibGVPZkNvbnRlbnRzQ29tcGxleGl0eSI6MCwiVGFibGVPZkNvbnRlbnRzU291cmNlVGV4dEZvcm1hdCI6MCwiVGFza3MiOltdLCJUaXRsZSI6IlJvYnVzdCBjb250cm9sIGZvciBhbmFlcm9iaWMgZGlnZXN0aW9uIHN5c3RlbXMgb2YgVGVxdWlsYSB2aW5hc3NlcyB1bmRlciB1bmNlcnRhaW50eTogQSBEZWVwIERldGVybWluaXN0aWMgUG9saWN5IEdyYWRpZW50IEFsZ29yaXRobSIsIlRyYW5zbGF0b3JzIjpbXSwiVm9sdW1lIjoiMyIsIlllYXIiOiIyMDIyIiwiWWVhclJlc29sdmVkIjoiMjAyMiIsIkNyZWF0ZWRCeSI6Il9IZWxsbWFubiwgU2ltb24iLCJDcmVhdGVkT24iOiIyMDI1LTA4LTI4VDE2OjExOjIzIiwiTW9kaWZpZWRCeSI6Il9TaGVsbG1hbm4iLCJJZCI6IjI3NGJiZDY3LTUwZWMtNGM5Mi05YTRlLTdhNDNmY2JjZmNmMy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R2FpZGEgZXQgYWwuLCAyMDE3OyBNZW5kaW9sYS1Sb2RyaWd1ZXogYW5kIFJpY2FyZGV6LVNhbmRvdmFsLCAyMDIyKSJ9XX0sIlRhZyI6IkNpdGF2aVBsYWNlaG9sZGVyI2IxN2I0MmQ2LTBiNzUtNDk3MC04MTNkLTNlZDM3ZmNmMTlkZiIsIlRleHQiOiIoR2FpZGEgZXQgYWwuLCAyMDE3OyBNZW5kaW9sYS1Sb2RyaWd1ZXogYW5kIFJpY2FyZGV6LVNhbmRvdmFsLCAyMDIyKSIsIldBSVZlcnNpb24iOiI2LjE5LjIuMSJ9}</w:instrText>
          </w:r>
          <w:r w:rsidR="001B4E5E" w:rsidRPr="003945E4">
            <w:rPr>
              <w:lang w:val="en-US"/>
            </w:rPr>
            <w:fldChar w:fldCharType="separate"/>
          </w:r>
          <w:hyperlink w:anchor="_CTVL001a37ad25d8cc144a9b343f22d0b23a69b" w:tooltip="Gaida, D.; Wolf, C.; Bongards, M. (2017): Feed control of anaerobic digestion processes for renewable energy production. Renewable and Sustainable Ene…" w:history="1">
            <w:r w:rsidR="00C40BC0" w:rsidRPr="003945E4">
              <w:rPr>
                <w:lang w:val="en-US"/>
              </w:rPr>
              <w:t>(Gaida et al., 2017</w:t>
            </w:r>
          </w:hyperlink>
          <w:hyperlink w:anchor="_CTVL001274bbd6750ec4c929a4e7a43fcbcfcf3" w:tooltip="Mendiola-Rodriguez, T. A.; Ricardez-Sandoval, L. A. (2022): Robust control for anaerobic digestion systems of Tequila vinasses under uncertainty: A De…" w:history="1">
            <w:r w:rsidR="00C40BC0" w:rsidRPr="003945E4">
              <w:rPr>
                <w:lang w:val="en-US"/>
              </w:rPr>
              <w:t>; Mendiola-Rodriguez and Ricardez-Sandoval, 2022)</w:t>
            </w:r>
          </w:hyperlink>
          <w:r w:rsidR="001B4E5E" w:rsidRPr="003945E4">
            <w:rPr>
              <w:lang w:val="en-US"/>
            </w:rPr>
            <w:fldChar w:fldCharType="end"/>
          </w:r>
        </w:sdtContent>
      </w:sdt>
      <w:r w:rsidR="00F41675" w:rsidRPr="003945E4">
        <w:rPr>
          <w:lang w:val="en-US"/>
        </w:rPr>
        <w:t>.</w:t>
      </w:r>
      <w:r w:rsidRPr="003945E4">
        <w:rPr>
          <w:lang w:val="en-US"/>
        </w:rPr>
        <w:t xml:space="preserve"> </w:t>
      </w:r>
      <w:r w:rsidR="00F41675" w:rsidRPr="003945E4">
        <w:rPr>
          <w:lang w:val="en-US"/>
        </w:rPr>
        <w:t>M</w:t>
      </w:r>
      <w:r w:rsidR="00E23229" w:rsidRPr="003945E4">
        <w:rPr>
          <w:lang w:val="en-US"/>
        </w:rPr>
        <w:t xml:space="preserve">any </w:t>
      </w:r>
      <w:r w:rsidRPr="003945E4">
        <w:rPr>
          <w:lang w:val="en-US"/>
        </w:rPr>
        <w:t xml:space="preserve">of </w:t>
      </w:r>
      <w:r w:rsidR="00F41675" w:rsidRPr="003945E4">
        <w:rPr>
          <w:lang w:val="en-US"/>
        </w:rPr>
        <w:t xml:space="preserve">them </w:t>
      </w:r>
      <w:r w:rsidRPr="003945E4">
        <w:rPr>
          <w:lang w:val="en-US"/>
        </w:rPr>
        <w:t xml:space="preserve">have been applied </w:t>
      </w:r>
      <w:r w:rsidR="00E23229" w:rsidRPr="003945E4">
        <w:rPr>
          <w:lang w:val="en-US"/>
        </w:rPr>
        <w:t xml:space="preserve">to </w:t>
      </w:r>
      <w:r w:rsidRPr="003945E4">
        <w:rPr>
          <w:lang w:val="en-US"/>
        </w:rPr>
        <w:t>wastewater treatment plants</w:t>
      </w:r>
      <w:r w:rsidR="001718DF" w:rsidRPr="003945E4">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EndPr/>
        <w:sdtContent>
          <w:r w:rsidR="00AA6AD1"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0seyIkaWQiOiIxOCIsIiR0eXBlIjoiU3dpc3NBY2FkZW1pYy5DaXRhdmkuQ2l0YXRpb25zLldvcmRQbGFjZWhvbGRlckVudHJ5LCBTd2lzc0FjYWRlbWljLkNpdGF2aSIsIklkIjoiMGIzODI5ZmEtMWNiMi00NGVjLTgyYzYtOTI1M2RiZWRhMDIwIiwiUmFuZ2VTdGFydCI6MjUsIlJhbmdlTGVuZ3RoIjoxOSwiUmVmZXJlbmNlSWQiOiJmZjZkOGUxZi0yMjkyLTRhZTMtYThjMC0wNTY3Y2FmMTdkNj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cmVmIjoiOCJ9fSx7IiRpZCI6IjI0IiwiJHR5cGUiOiJTd2lzc0FjYWRlbWljLkNpdGF2aS5QZXJzb24sIFN3aXNzQWNhZGVtaWMuQ2l0YXZpIiwiRmlyc3ROYW1lIjoiRGV3ZWkiLCJMYXN0TmFtZSI6IkxpIiwiUHJvdGVjdGVkIjpmYWxzZSwiU2V4IjowLCJDcmVhdGVkQnkiOiJfYSIsIkNyZWF0ZWRPbiI6IjIwMjEtMTEtMTVUMDk6MDU6MzciLCJNb2RpZmllZEJ5IjoiX2EiLCJJZCI6IjI2OGU5ZDU4LTExZmItNDNjMC05YjRkLWMyMzdjMWI0NWNlMiIsIk1vZGlmaWVkT24iOiIyMDIxLTExLTE1VDA5OjA1OjM3IiwiUHJvamVjdCI6eyIkcmVmIjoiOCJ9fSx7IiRpZCI6IjI1IiwiJHR5cGUiOiJTd2lzc0FjYWRlbWljLkNpdGF2aS5QZXJzb24sIFN3aXNzQWNhZGVtaWMuQ2l0YXZpIiwiRmlyc3ROYW1lIjoiWXVnZW5nIiwiTGFzdE5hbWUiOiJYaSIsIlByb3RlY3RlZCI6ZmFsc2UsIlNleCI6MCwiQ3JlYXRlZEJ5IjoiX2EiLCJDcmVhdGVkT24iOiIyMDIxLTExLTE1VDA5OjA1OjM3IiwiTW9kaWZpZWRCeSI6Il9hIiwiSWQiOiJiNTVkZTVkMS0zYjNjLTRiMWMtYmZiYS1hOWYwOGEwZTNjZDIiLCJNb2RpZmllZE9uIjoiMjAyMS0xMS0xNVQwOTowNTozNyIsIlByb2plY3QiOnsiJHJlZiI6IjgifX0seyIkaWQiOiIyNiIsIiR0eXBlIjoiU3dpc3NBY2FkZW1pYy5DaXRhdmkuUGVyc29uLCBTd2lzc0FjYWRlbWljLkNpdGF2aSIsIkZpcnN0TmFtZSI6Ikppd2VpIiwiTGFzdE5hbWUiOiJMaSIsIlByb3RlY3RlZCI6ZmFsc2UsIlNleCI6MCwiQ3JlYXRlZEJ5IjoiX2EiLCJDcmVhdGVkT24iOiIyMDIxLTExLTE1VDA5OjA1OjM3IiwiTW9kaWZpZWRCeSI6Il9hIiwiSWQiOiJhZTMwNWY4My0yM2E0LTRhZjItOTBkZC00NmFiZjA5MjM5YWEiLCJNb2RpZmllZE9uIjoiMjAyMS0xMS0xNVQwOTowNTozNyIsIlByb2plY3QiOnsiJHJlZiI6IjgifX1dLCJDaXRhdGlvbktleSI6IktpbCBldCBhbC4gMjAxNyIsIkNpdGF0aW9uS2V5VXBkYXRlVHlwZSI6MCwiQ29sbGFib3JhdG9ycyI6W10sIkRvaSI6IjEwLjEwMTYvai5iZWouMjAxNy4wOC4wMDQ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zEiLCJDb3VudCI6MSwiVGV4dFVuaXRzIjpbeyIkaWQiOiIzMiIsIkZvbnRTdHlsZSI6eyIkaWQiOiIzMyIsIk5ldXRyYWwiOnRydWV9LCJSZWFkaW5nT3JkZXIiOjEsIlRleHQiOiIoUGljZW5vLUTDrWF6IGV0IGFsLiwgMjAyMDsgS2lsIGV0IGFsLiwgMjAxNykifV19LCJUYWciOiJDaXRhdmlQbGFjZWhvbGRlciM5YTk0YWI0OC0yMDIyLTQ5ZWUtOTE1Yy0zOWM5NGYxNmUzODEiLCJUZXh0IjoiKFBpY2Vuby1Ew61heiBldCBhbC4sIDIwMjA7IEtpbCBldCBhbC4sIDIwMTcpIiwiV0FJVmVyc2lvbiI6IjYuMTkuMi4xIn0=}</w:instrText>
          </w:r>
          <w:r w:rsidR="00AA6AD1" w:rsidRPr="003945E4">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3945E4">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C40BC0" w:rsidRPr="003945E4">
              <w:rPr>
                <w:lang w:val="en-US"/>
              </w:rPr>
              <w:t>; Kil et al., 2017)</w:t>
            </w:r>
          </w:hyperlink>
          <w:r w:rsidR="00AA6AD1" w:rsidRPr="003945E4">
            <w:rPr>
              <w:lang w:val="en-US"/>
            </w:rPr>
            <w:fldChar w:fldCharType="end"/>
          </w:r>
        </w:sdtContent>
      </w:sdt>
      <w:r w:rsidRPr="003945E4">
        <w:rPr>
          <w:lang w:val="en-US"/>
        </w:rPr>
        <w:t xml:space="preserve">. </w:t>
      </w:r>
      <w:r w:rsidR="00E23229" w:rsidRPr="003945E4">
        <w:rPr>
          <w:lang w:val="en-US"/>
        </w:rPr>
        <w:t xml:space="preserve">In agricultural AD, one powerful </w:t>
      </w:r>
      <w:r w:rsidR="0080283A" w:rsidRPr="003945E4">
        <w:rPr>
          <w:lang w:val="en-US"/>
        </w:rPr>
        <w:t xml:space="preserve">control </w:t>
      </w:r>
      <w:r w:rsidR="00E23229" w:rsidRPr="003945E4">
        <w:rPr>
          <w:lang w:val="en-US"/>
        </w:rPr>
        <w:t xml:space="preserve">approach is model predictive control (MPC). </w:t>
      </w:r>
      <w:r w:rsidRPr="003945E4">
        <w:rPr>
          <w:lang w:val="en-US"/>
        </w:rPr>
        <w:t xml:space="preserve">MPC </w:t>
      </w:r>
      <w:r w:rsidR="0022651B" w:rsidRPr="003945E4">
        <w:rPr>
          <w:lang w:val="en-US"/>
        </w:rPr>
        <w:t>was originally developed in the petrochemical industry in the 19</w:t>
      </w:r>
      <w:r w:rsidR="0069004A" w:rsidRPr="003945E4">
        <w:rPr>
          <w:lang w:val="en-US"/>
        </w:rPr>
        <w:t>7</w:t>
      </w:r>
      <w:r w:rsidR="0022651B" w:rsidRPr="003945E4">
        <w:rPr>
          <w:lang w:val="en-US"/>
        </w:rPr>
        <w:t>0s</w:t>
      </w:r>
      <w:r w:rsidR="007A0A51" w:rsidRPr="003945E4">
        <w:rPr>
          <w:lang w:val="en-US"/>
        </w:rPr>
        <w:t>,</w:t>
      </w:r>
      <w:r w:rsidR="0022651B" w:rsidRPr="003945E4">
        <w:rPr>
          <w:lang w:val="en-US"/>
        </w:rPr>
        <w:t xml:space="preserve"> and is valued for its intuitive concept and ability to handle nonlinear models and constraints on states and inputs</w:t>
      </w:r>
      <w:r w:rsidR="007F773F" w:rsidRPr="003945E4">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sidRPr="003945E4">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3945E4">
              <w:rPr>
                <w:lang w:val="en-US"/>
              </w:rPr>
              <w:t>(Qin and Badgwell, 2003)</w:t>
            </w:r>
          </w:hyperlink>
          <w:r w:rsidR="007F773F" w:rsidRPr="003945E4">
            <w:rPr>
              <w:lang w:val="en-US"/>
            </w:rPr>
            <w:fldChar w:fldCharType="end"/>
          </w:r>
        </w:sdtContent>
      </w:sdt>
      <w:r w:rsidR="0022651B" w:rsidRPr="003945E4">
        <w:rPr>
          <w:lang w:val="en-US"/>
        </w:rPr>
        <w:t xml:space="preserve">. </w:t>
      </w:r>
      <w:r w:rsidR="0080283A" w:rsidRPr="003945E4">
        <w:rPr>
          <w:lang w:val="en-US"/>
        </w:rPr>
        <w:t>I</w:t>
      </w:r>
      <w:r w:rsidR="0022651B" w:rsidRPr="003945E4">
        <w:rPr>
          <w:lang w:val="en-US"/>
        </w:rPr>
        <w:t xml:space="preserve">t </w:t>
      </w:r>
      <w:r w:rsidR="00E23229" w:rsidRPr="003945E4">
        <w:rPr>
          <w:lang w:val="en-US"/>
        </w:rPr>
        <w:t xml:space="preserve">has since </w:t>
      </w:r>
      <w:r w:rsidR="0022651B" w:rsidRPr="003945E4">
        <w:rPr>
          <w:lang w:val="en-US"/>
        </w:rPr>
        <w:t xml:space="preserve">been applied </w:t>
      </w:r>
      <w:r w:rsidR="00F41675" w:rsidRPr="003945E4">
        <w:rPr>
          <w:lang w:val="en-US"/>
        </w:rPr>
        <w:t xml:space="preserve">to </w:t>
      </w:r>
      <w:r w:rsidR="0022651B" w:rsidRPr="003945E4">
        <w:rPr>
          <w:lang w:val="en-US"/>
        </w:rPr>
        <w:t xml:space="preserve">a wide range of </w:t>
      </w:r>
      <w:r w:rsidR="00B71FF6" w:rsidRPr="003945E4">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sidRPr="003945E4">
            <w:rPr>
              <w:lang w:val="en-US"/>
            </w:rPr>
            <w:fldChar w:fldCharType="separate"/>
          </w:r>
          <w:hyperlink w:anchor="_CTVL0013051c0cddf4f42568eae54078ad0bd70" w:tooltip="Mayne, D. Q. (2014): Model predictive control: Recent developments and future promise. Automatica 50 (12), 2967–2986." w:history="1">
            <w:r w:rsidR="00C40BC0" w:rsidRPr="003945E4">
              <w:rPr>
                <w:lang w:val="en-US"/>
              </w:rPr>
              <w:t>(Mayne, 2014)</w:t>
            </w:r>
          </w:hyperlink>
          <w:r w:rsidR="007F773F" w:rsidRPr="003945E4">
            <w:rPr>
              <w:lang w:val="en-US"/>
            </w:rPr>
            <w:fldChar w:fldCharType="end"/>
          </w:r>
        </w:sdtContent>
      </w:sdt>
      <w:r w:rsidR="0022651B" w:rsidRPr="003945E4">
        <w:rPr>
          <w:lang w:val="en-US"/>
        </w:rPr>
        <w:t>, including biological systems</w:t>
      </w:r>
      <w:r w:rsidR="004B0D9B" w:rsidRPr="003945E4">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PHNwYW4gc3R5bGU9XCJmb250LXN0eWxlOml0YWxpY1wiPkUuIGNvbGk8L3NwYW4+IiwiVHJhbnNsYXRvcnMiOltdLCJWb2x1bWUiOiIxNzIiLCJZZWFyIjoiMjAyMyIsIlllYXJSZXNvbHZlZCI6IjIwMjMiLCJDcmVhdGVkQnkiOiJfSGVsbG1hbm4sIFNpbW9uIiwiQ3JlYXRlZE9uIjoiMjAyNS0wMS0yM1QxNDoyMDo0NSIsIk1vZGlmaWVkQnkiOiJfU2hlbGxtYW5uIiwiSWQiOiJjNzA5ZTg1Yy03NzAyLTQ5MzYtYjlkMC03ZjljY2IzNWI0NTU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tpbSBldCBhbC4sIDIwMjMpIn1dfSwiVGFnIjoiQ2l0YXZpUGxhY2Vob2xkZXIjODNhNzY3YzctZjkyYi00OWNhLWJkYTAtMGE5ZTBhMjJkYmY0IiwiVGV4dCI6IihLaW0gZXQgYWwuLCAyMDIzKSIsIldBSVZlcnNpb24iOiI2LjE5LjIuMSJ9}</w:instrText>
          </w:r>
          <w:r w:rsidR="004B0D9B" w:rsidRPr="003945E4">
            <w:rPr>
              <w:lang w:val="en-US"/>
            </w:rPr>
            <w:fldChar w:fldCharType="separate"/>
          </w:r>
          <w:hyperlink w:anchor="_CTVL001c709e85c77024936b9d07f9ccb35b455" w:tooltip="Kim, J. W.; Krausch, N.; Aizpuru, J.; Barz, T.; Lucia, S.; Neubauer, P.; Cruz Bournazou, M. N. (2023): Model predictive control and moving horizon est…" w:history="1">
            <w:r w:rsidR="00C40BC0" w:rsidRPr="003945E4">
              <w:rPr>
                <w:lang w:val="en-US"/>
              </w:rPr>
              <w:t>(Kim et al., 2023)</w:t>
            </w:r>
          </w:hyperlink>
          <w:r w:rsidR="004B0D9B" w:rsidRPr="003945E4">
            <w:rPr>
              <w:lang w:val="en-US"/>
            </w:rPr>
            <w:fldChar w:fldCharType="end"/>
          </w:r>
        </w:sdtContent>
      </w:sdt>
      <w:r w:rsidR="00E23229" w:rsidRPr="003945E4">
        <w:rPr>
          <w:lang w:val="en-US"/>
        </w:rPr>
        <w:t xml:space="preserve"> </w:t>
      </w:r>
      <w:r w:rsidR="0022651B" w:rsidRPr="003945E4">
        <w:rPr>
          <w:lang w:val="en-US"/>
        </w:rPr>
        <w:t>and AD</w:t>
      </w:r>
      <w:r w:rsidR="00F241B6" w:rsidRPr="003945E4">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vDtnJiZXIgZXQgYWwuLCAyMDIyKSJ9XX0sIlRhZyI6IkNpdGF2aVBsYWNlaG9sZGVyI2IzYzBkY2I4LWM2Y2UtNGRlOS1iYWI2LTU4MjcyZTIyNjBmMCIsIlRleHQiOiIoS8O2cmJlciBldCBhbC4sIDIwMjIpIiwiV0FJVmVyc2lvbiI6IjYuMTkuMi4xIn0=}</w:instrText>
          </w:r>
          <w:r w:rsidR="00F241B6" w:rsidRPr="003945E4">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C40BC0" w:rsidRPr="003945E4">
              <w:rPr>
                <w:lang w:val="en-US"/>
              </w:rPr>
              <w:t>(Körber et al., 2022)</w:t>
            </w:r>
          </w:hyperlink>
          <w:r w:rsidR="00F241B6" w:rsidRPr="003945E4">
            <w:rPr>
              <w:lang w:val="en-US"/>
            </w:rPr>
            <w:fldChar w:fldCharType="end"/>
          </w:r>
        </w:sdtContent>
      </w:sdt>
      <w:r w:rsidR="0022651B" w:rsidRPr="003945E4">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sidRPr="003945E4">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3945E4">
              <w:rPr>
                <w:lang w:val="en-US"/>
              </w:rPr>
              <w:t>Mauky et al.</w:t>
            </w:r>
          </w:hyperlink>
          <w:r w:rsidR="007A0A51" w:rsidRPr="003945E4">
            <w:rPr>
              <w:lang w:val="en-US"/>
            </w:rPr>
            <w:fldChar w:fldCharType="end"/>
          </w:r>
        </w:sdtContent>
      </w:sdt>
      <w:r w:rsidR="007A0A51" w:rsidRPr="003945E4">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sidRPr="003945E4">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3945E4">
              <w:rPr>
                <w:lang w:val="en-US"/>
              </w:rPr>
              <w:t>(2016)</w:t>
            </w:r>
          </w:hyperlink>
          <w:r w:rsidR="007A0A51" w:rsidRPr="003945E4">
            <w:rPr>
              <w:lang w:val="en-US"/>
            </w:rPr>
            <w:fldChar w:fldCharType="end"/>
          </w:r>
        </w:sdtContent>
      </w:sdt>
      <w:r w:rsidR="007A0A51" w:rsidRPr="003945E4">
        <w:rPr>
          <w:lang w:val="en-US"/>
        </w:rPr>
        <w:t xml:space="preserve"> proposed a nominal MPC scheme for demand-oriented operation</w:t>
      </w:r>
      <w:r w:rsidR="00107D44" w:rsidRPr="003945E4">
        <w:rPr>
          <w:lang w:val="en-US"/>
        </w:rPr>
        <w:t xml:space="preserve"> of an agricultural AD plant</w:t>
      </w:r>
      <w:r w:rsidR="007A0A51" w:rsidRPr="003945E4">
        <w:rPr>
          <w:lang w:val="en-US"/>
        </w:rPr>
        <w:t xml:space="preserve">, </w:t>
      </w:r>
      <w:r w:rsidR="00107D44" w:rsidRPr="003945E4">
        <w:rPr>
          <w:lang w:val="en-US"/>
        </w:rPr>
        <w:t xml:space="preserve">and </w:t>
      </w:r>
      <w:r w:rsidR="007A0A51" w:rsidRPr="003945E4">
        <w:rPr>
          <w:lang w:val="en-US"/>
        </w:rPr>
        <w:t xml:space="preserve">validated </w:t>
      </w:r>
      <w:r w:rsidR="00107D44" w:rsidRPr="003945E4">
        <w:rPr>
          <w:lang w:val="en-US"/>
        </w:rPr>
        <w:t xml:space="preserve">it </w:t>
      </w:r>
      <w:r w:rsidR="007A0A51" w:rsidRPr="003945E4">
        <w:rPr>
          <w:lang w:val="en-US"/>
        </w:rPr>
        <w:t>experimentally in pilot and full</w:t>
      </w:r>
      <w:r w:rsidR="00663103" w:rsidRPr="003945E4">
        <w:rPr>
          <w:lang w:val="en-US"/>
        </w:rPr>
        <w:t xml:space="preserve"> </w:t>
      </w:r>
      <w:r w:rsidR="007A0A51" w:rsidRPr="003945E4">
        <w:rPr>
          <w:lang w:val="en-US"/>
        </w:rPr>
        <w:t xml:space="preserve">scale. However, their process model </w:t>
      </w:r>
      <w:r w:rsidR="00171157" w:rsidRPr="003945E4">
        <w:rPr>
          <w:lang w:val="en-US"/>
        </w:rPr>
        <w:t xml:space="preserve">did not include </w:t>
      </w:r>
      <w:r w:rsidR="007A0A51" w:rsidRPr="003945E4">
        <w:rPr>
          <w:lang w:val="en-US"/>
        </w:rPr>
        <w:t>process inhibition</w:t>
      </w:r>
      <w:r w:rsidR="00B71FF6" w:rsidRPr="003945E4">
        <w:rPr>
          <w:lang w:val="en-US"/>
        </w:rPr>
        <w:t>,</w:t>
      </w:r>
      <w:r w:rsidR="00107D44" w:rsidRPr="003945E4">
        <w:rPr>
          <w:lang w:val="en-US"/>
        </w:rPr>
        <w:t xml:space="preserve"> and </w:t>
      </w:r>
      <w:r w:rsidR="00171157" w:rsidRPr="003945E4">
        <w:rPr>
          <w:lang w:val="en-US"/>
        </w:rPr>
        <w:t xml:space="preserve">their MPC disregarded </w:t>
      </w:r>
      <w:r w:rsidR="00107D44" w:rsidRPr="003945E4">
        <w:rPr>
          <w:lang w:val="en-US"/>
        </w:rPr>
        <w:t>model uncertainties.</w:t>
      </w:r>
    </w:p>
    <w:p w14:paraId="40B50A3E" w14:textId="36F74611" w:rsidR="00FB6B98" w:rsidRPr="003945E4" w:rsidRDefault="00505847">
      <w:pPr>
        <w:rPr>
          <w:lang w:val="en-US"/>
        </w:rPr>
      </w:pPr>
      <w:r w:rsidRPr="003945E4">
        <w:rPr>
          <w:lang w:val="en-US"/>
        </w:rPr>
        <w:t xml:space="preserve">At the core of MPC lies </w:t>
      </w:r>
      <w:r w:rsidR="00DF5395" w:rsidRPr="003945E4">
        <w:rPr>
          <w:lang w:val="en-US"/>
        </w:rPr>
        <w:t xml:space="preserve">a </w:t>
      </w:r>
      <w:r w:rsidRPr="003945E4">
        <w:rPr>
          <w:lang w:val="en-US"/>
        </w:rPr>
        <w:t>process model, which serves to predict</w:t>
      </w:r>
      <w:r w:rsidR="00171157" w:rsidRPr="003945E4">
        <w:rPr>
          <w:lang w:val="en-US"/>
        </w:rPr>
        <w:t xml:space="preserve"> the</w:t>
      </w:r>
      <w:r w:rsidRPr="003945E4">
        <w:rPr>
          <w:lang w:val="en-US"/>
        </w:rPr>
        <w:t xml:space="preserve"> future system behavior</w:t>
      </w:r>
      <w:r w:rsidR="007A0A51" w:rsidRPr="003945E4">
        <w:rPr>
          <w:lang w:val="en-US"/>
        </w:rPr>
        <w:t>. To this end</w:t>
      </w:r>
      <w:r w:rsidRPr="003945E4">
        <w:rPr>
          <w:lang w:val="en-US"/>
        </w:rPr>
        <w:t xml:space="preserve">, </w:t>
      </w:r>
      <w:r w:rsidR="0081645F" w:rsidRPr="003945E4">
        <w:rPr>
          <w:lang w:val="en-US"/>
        </w:rPr>
        <w:t xml:space="preserve">nominal MPC </w:t>
      </w:r>
      <w:r w:rsidR="007A0A51" w:rsidRPr="003945E4">
        <w:rPr>
          <w:lang w:val="en-US"/>
        </w:rPr>
        <w:t xml:space="preserve">does </w:t>
      </w:r>
      <w:r w:rsidRPr="003945E4">
        <w:rPr>
          <w:lang w:val="en-US"/>
        </w:rPr>
        <w:t xml:space="preserve">not </w:t>
      </w:r>
      <w:r w:rsidR="007A0A51" w:rsidRPr="003945E4">
        <w:rPr>
          <w:lang w:val="en-US"/>
        </w:rPr>
        <w:t>e</w:t>
      </w:r>
      <w:r w:rsidRPr="003945E4">
        <w:rPr>
          <w:lang w:val="en-US"/>
        </w:rPr>
        <w:t xml:space="preserve">xplicitly consider </w:t>
      </w:r>
      <w:r w:rsidR="007A0A51" w:rsidRPr="003945E4">
        <w:rPr>
          <w:lang w:val="en-US"/>
        </w:rPr>
        <w:t xml:space="preserve">model </w:t>
      </w:r>
      <w:r w:rsidRPr="003945E4">
        <w:rPr>
          <w:lang w:val="en-US"/>
        </w:rPr>
        <w:t>uncertainties</w:t>
      </w:r>
      <w:r w:rsidR="0081645F" w:rsidRPr="003945E4">
        <w:rPr>
          <w:lang w:val="en-US"/>
        </w:rPr>
        <w:t xml:space="preserve">. </w:t>
      </w:r>
      <w:r w:rsidR="007A0A51" w:rsidRPr="003945E4">
        <w:rPr>
          <w:lang w:val="en-US"/>
        </w:rPr>
        <w:t xml:space="preserve">However, </w:t>
      </w:r>
      <w:r w:rsidR="0022651B" w:rsidRPr="003945E4">
        <w:rPr>
          <w:lang w:val="en-US"/>
        </w:rPr>
        <w:t xml:space="preserve"> real-world ap</w:t>
      </w:r>
      <w:r w:rsidR="00055794" w:rsidRPr="003945E4">
        <w:rPr>
          <w:lang w:val="en-US"/>
        </w:rPr>
        <w:softHyphen/>
      </w:r>
      <w:r w:rsidR="0022651B" w:rsidRPr="003945E4">
        <w:rPr>
          <w:lang w:val="en-US"/>
        </w:rPr>
        <w:t xml:space="preserve">plications </w:t>
      </w:r>
      <w:r w:rsidR="004B0D9B" w:rsidRPr="003945E4">
        <w:rPr>
          <w:lang w:val="en-US"/>
        </w:rPr>
        <w:t>usually</w:t>
      </w:r>
      <w:r w:rsidR="0022651B" w:rsidRPr="003945E4">
        <w:rPr>
          <w:lang w:val="en-US"/>
        </w:rPr>
        <w:t xml:space="preserve"> face a plant-model mismatch</w:t>
      </w:r>
      <w:r w:rsidR="00B1784E" w:rsidRPr="003945E4">
        <w:rPr>
          <w:lang w:val="en-US"/>
        </w:rPr>
        <w:t xml:space="preserve"> (PMM)</w:t>
      </w:r>
      <w:r w:rsidR="002D43B3" w:rsidRPr="003945E4">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sidRPr="003945E4">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3945E4">
              <w:rPr>
                <w:lang w:val="en-US"/>
              </w:rPr>
              <w:t>(Qin and Badgwell, 2003)</w:t>
            </w:r>
          </w:hyperlink>
          <w:r w:rsidR="002D43B3" w:rsidRPr="003945E4">
            <w:rPr>
              <w:lang w:val="en-US"/>
            </w:rPr>
            <w:fldChar w:fldCharType="end"/>
          </w:r>
        </w:sdtContent>
      </w:sdt>
      <w:r w:rsidR="009A22A3" w:rsidRPr="003945E4">
        <w:rPr>
          <w:lang w:val="en-US"/>
        </w:rPr>
        <w:t>, as any model is only an approximation of reality</w:t>
      </w:r>
      <w:r w:rsidR="0022651B" w:rsidRPr="003945E4">
        <w:rPr>
          <w:lang w:val="en-US"/>
        </w:rPr>
        <w:t xml:space="preserve">. </w:t>
      </w:r>
      <w:r w:rsidR="002D43B3" w:rsidRPr="003945E4">
        <w:rPr>
          <w:lang w:val="en-US"/>
        </w:rPr>
        <w:t>Compared to nominal MPC</w:t>
      </w:r>
      <w:r w:rsidR="0022651B" w:rsidRPr="003945E4">
        <w:rPr>
          <w:lang w:val="en-US"/>
        </w:rPr>
        <w:t xml:space="preserve">, </w:t>
      </w:r>
      <w:r w:rsidR="002D43B3" w:rsidRPr="003945E4">
        <w:rPr>
          <w:lang w:val="en-US"/>
        </w:rPr>
        <w:t xml:space="preserve">this mismatch is </w:t>
      </w:r>
      <w:r w:rsidR="00171157" w:rsidRPr="003945E4">
        <w:rPr>
          <w:lang w:val="en-US"/>
        </w:rPr>
        <w:t xml:space="preserve">explicitly </w:t>
      </w:r>
      <w:r w:rsidR="002D43B3" w:rsidRPr="003945E4">
        <w:rPr>
          <w:lang w:val="en-US"/>
        </w:rPr>
        <w:t>ad</w:t>
      </w:r>
      <w:r w:rsidR="00055794" w:rsidRPr="003945E4">
        <w:rPr>
          <w:lang w:val="en-US"/>
        </w:rPr>
        <w:softHyphen/>
      </w:r>
      <w:r w:rsidR="002D43B3" w:rsidRPr="003945E4">
        <w:rPr>
          <w:lang w:val="en-US"/>
        </w:rPr>
        <w:t xml:space="preserve">dressed in </w:t>
      </w:r>
      <w:r w:rsidR="009A22A3" w:rsidRPr="003945E4">
        <w:rPr>
          <w:lang w:val="en-US"/>
        </w:rPr>
        <w:t xml:space="preserve">robust </w:t>
      </w:r>
      <w:r w:rsidR="0022651B" w:rsidRPr="003945E4">
        <w:rPr>
          <w:lang w:val="en-US"/>
        </w:rPr>
        <w:t>MPC</w:t>
      </w:r>
      <w:r w:rsidR="007338B8" w:rsidRPr="003945E4">
        <w:rPr>
          <w:lang w:val="en-US"/>
        </w:rPr>
        <w:t xml:space="preserve"> </w:t>
      </w:r>
      <w:r w:rsidR="0022651B" w:rsidRPr="003945E4">
        <w:rPr>
          <w:lang w:val="en-US"/>
        </w:rPr>
        <w:t>s</w:t>
      </w:r>
      <w:r w:rsidR="007338B8" w:rsidRPr="003945E4">
        <w:rPr>
          <w:lang w:val="en-US"/>
        </w:rPr>
        <w:t xml:space="preserve">chemes, e.g., </w:t>
      </w:r>
      <w:r w:rsidR="0022651B" w:rsidRPr="003945E4">
        <w:rPr>
          <w:lang w:val="en-US"/>
        </w:rPr>
        <w:t>stochastic MPC</w:t>
      </w:r>
      <w:r w:rsidR="009A22A3" w:rsidRPr="003945E4">
        <w:rPr>
          <w:lang w:val="en-US"/>
        </w:rPr>
        <w:t>, min-max MPC</w:t>
      </w:r>
      <w:r w:rsidR="0022651B" w:rsidRPr="003945E4">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EndPr/>
        <w:sdtContent>
          <w:r w:rsidR="009A22A3"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w:instrText>
          </w:r>
          <w:r w:rsidR="00D90490" w:rsidRPr="003945E4">
            <w:rPr>
              <w:lang w:val="de-DE"/>
            </w:rPr>
            <w:instrText>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YTBiYWVjNTktZTczNC00YjdlLWIyYjQtMDJmODc0M2VkZTMyIiwiVGV4dCI6IihNYXluZSwgMjAxNCkiLCJXQUlWZXJzaW9uIjoiNi4xOS4yLjEifQ==}</w:instrText>
          </w:r>
          <w:r w:rsidR="009A22A3" w:rsidRPr="003945E4">
            <w:rPr>
              <w:lang w:val="en-US"/>
            </w:rPr>
            <w:fldChar w:fldCharType="separate"/>
          </w:r>
          <w:hyperlink w:anchor="_CTVL0013051c0cddf4f42568eae54078ad0bd70" w:tooltip="Mayne, D. Q. (2014): Model predictive control: Recent developments and future promise. Automatica 50 (12), 2967–2986." w:history="1">
            <w:r w:rsidR="00C40BC0" w:rsidRPr="003945E4">
              <w:rPr>
                <w:lang w:val="de-DE"/>
              </w:rPr>
              <w:t>(Mayne, 2014)</w:t>
            </w:r>
          </w:hyperlink>
          <w:r w:rsidR="009A22A3" w:rsidRPr="003945E4">
            <w:rPr>
              <w:lang w:val="en-US"/>
            </w:rPr>
            <w:fldChar w:fldCharType="end"/>
          </w:r>
          <w:r w:rsidR="009A22A3" w:rsidRPr="003945E4">
            <w:rPr>
              <w:lang w:val="de-DE"/>
            </w:rPr>
            <w:t xml:space="preserve">, </w:t>
          </w:r>
        </w:sdtContent>
      </w:sdt>
      <w:proofErr w:type="spellStart"/>
      <w:r w:rsidR="0022183F" w:rsidRPr="003945E4">
        <w:rPr>
          <w:lang w:val="de-DE"/>
        </w:rPr>
        <w:t>or</w:t>
      </w:r>
      <w:proofErr w:type="spellEnd"/>
      <w:r w:rsidR="0022183F" w:rsidRPr="003945E4">
        <w:rPr>
          <w:lang w:val="de-DE"/>
        </w:rPr>
        <w:t xml:space="preserve"> </w:t>
      </w:r>
      <w:proofErr w:type="spellStart"/>
      <w:r w:rsidR="0022651B" w:rsidRPr="003945E4">
        <w:rPr>
          <w:lang w:val="de-DE"/>
        </w:rPr>
        <w:t>tube-based</w:t>
      </w:r>
      <w:proofErr w:type="spellEnd"/>
      <w:r w:rsidR="0022651B" w:rsidRPr="003945E4">
        <w:rPr>
          <w:lang w:val="de-DE"/>
        </w:rPr>
        <w:t xml:space="preserve"> MPC</w:t>
      </w:r>
      <w:r w:rsidR="00F8151A" w:rsidRPr="003945E4">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sdt>
            <w:sdtPr>
              <w:rPr>
                <w:lang w:val="en-US"/>
              </w:rPr>
              <w:alias w:val="To edit, see citavi.com/edit"/>
              <w:tag w:val="CitaviPlaceholder#6d4907aa-a917-4daa-8759-8b7fdb66c089"/>
              <w:id w:val="-1668943466"/>
              <w:placeholder>
                <w:docPart w:val="F2A884615A924492A1E54C3AF0080C86"/>
              </w:placeholder>
            </w:sdtPr>
            <w:sdtEndPr/>
            <w:sdtContent>
              <w:r w:rsidR="009A22A3" w:rsidRPr="003945E4">
                <w:rPr>
                  <w:lang w:val="en-US"/>
                </w:rPr>
                <w:fldChar w:fldCharType="begin"/>
              </w:r>
              <w:r w:rsidR="00D90490" w:rsidRPr="003945E4">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w:instrText>
              </w:r>
              <w:r w:rsidR="00D90490" w:rsidRPr="003945E4">
                <w:rPr>
                  <w:lang w:val="en-US"/>
                </w:rPr>
                <w:instrText>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Mzg3NzgwN2QtOTU5YS00YzhmLWFlZDktZjk0MzgxNTU5NmY4IiwiVGV4dCI6IihQaWNlbm8tRMOtYXogZXQgYWwuLCAyMDIwKSIsIldBSVZlcnNpb24iOiI2LjE5LjIuMSJ9}</w:instrText>
              </w:r>
              <w:r w:rsidR="009A22A3" w:rsidRPr="003945E4">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3945E4">
                  <w:rPr>
                    <w:lang w:val="en-US"/>
                  </w:rPr>
                  <w:t>(Piceno-Díaz et al., 2020)</w:t>
                </w:r>
              </w:hyperlink>
              <w:r w:rsidR="009A22A3" w:rsidRPr="003945E4">
                <w:rPr>
                  <w:lang w:val="en-US"/>
                </w:rPr>
                <w:fldChar w:fldCharType="end"/>
              </w:r>
            </w:sdtContent>
          </w:sdt>
        </w:sdtContent>
      </w:sdt>
      <w:r w:rsidR="004B0D9B" w:rsidRPr="003945E4">
        <w:rPr>
          <w:lang w:val="en-US"/>
        </w:rPr>
        <w:t>.</w:t>
      </w:r>
      <w:r w:rsidR="0022651B" w:rsidRPr="003945E4">
        <w:rPr>
          <w:lang w:val="en-US"/>
        </w:rPr>
        <w:t xml:space="preserve"> When dealing with </w:t>
      </w:r>
      <w:r w:rsidR="0022183F" w:rsidRPr="003945E4">
        <w:rPr>
          <w:lang w:val="en-US"/>
        </w:rPr>
        <w:t xml:space="preserve">a </w:t>
      </w:r>
      <w:r w:rsidR="0022651B" w:rsidRPr="003945E4">
        <w:rPr>
          <w:lang w:val="en-US"/>
        </w:rPr>
        <w:t xml:space="preserve">parametric </w:t>
      </w:r>
      <w:r w:rsidR="00B1784E" w:rsidRPr="003945E4">
        <w:rPr>
          <w:lang w:val="en-US"/>
        </w:rPr>
        <w:t>PMM</w:t>
      </w:r>
      <w:r w:rsidR="0022651B" w:rsidRPr="003945E4">
        <w:rPr>
          <w:lang w:val="en-US"/>
        </w:rPr>
        <w:t xml:space="preserve"> (i.e.</w:t>
      </w:r>
      <w:r w:rsidR="00055794" w:rsidRPr="003945E4">
        <w:rPr>
          <w:lang w:val="en-US"/>
        </w:rPr>
        <w:t>,</w:t>
      </w:r>
      <w:r w:rsidR="0022651B" w:rsidRPr="003945E4">
        <w:rPr>
          <w:lang w:val="en-US"/>
        </w:rPr>
        <w:t xml:space="preserve"> assuming a struc</w:t>
      </w:r>
      <w:r w:rsidR="00055794" w:rsidRPr="003945E4">
        <w:rPr>
          <w:lang w:val="en-US"/>
        </w:rPr>
        <w:softHyphen/>
      </w:r>
      <w:r w:rsidR="00055794" w:rsidRPr="003945E4">
        <w:rPr>
          <w:lang w:val="en-US"/>
        </w:rPr>
        <w:softHyphen/>
      </w:r>
      <w:r w:rsidR="0022651B" w:rsidRPr="003945E4">
        <w:rPr>
          <w:lang w:val="en-US"/>
        </w:rPr>
        <w:t>tu</w:t>
      </w:r>
      <w:r w:rsidR="00055794" w:rsidRPr="003945E4">
        <w:rPr>
          <w:lang w:val="en-US"/>
        </w:rPr>
        <w:softHyphen/>
      </w:r>
      <w:r w:rsidR="0022651B" w:rsidRPr="003945E4">
        <w:rPr>
          <w:lang w:val="en-US"/>
        </w:rPr>
        <w:t xml:space="preserve">rally </w:t>
      </w:r>
      <w:r w:rsidR="00446D8A" w:rsidRPr="003945E4">
        <w:rPr>
          <w:lang w:val="en-US"/>
        </w:rPr>
        <w:t xml:space="preserve">correct </w:t>
      </w:r>
      <w:r w:rsidR="0022651B" w:rsidRPr="003945E4">
        <w:rPr>
          <w:lang w:val="en-US"/>
        </w:rPr>
        <w:t>model), multi-stage MPC</w:t>
      </w:r>
      <w:r w:rsidR="009013E2" w:rsidRPr="003945E4">
        <w:rPr>
          <w:lang w:val="en-US"/>
        </w:rPr>
        <w:t xml:space="preserve">, </w:t>
      </w:r>
      <w:r w:rsidR="00B71FF6" w:rsidRPr="003945E4">
        <w:rPr>
          <w:lang w:val="en-US"/>
        </w:rPr>
        <w:t xml:space="preserve">as </w:t>
      </w:r>
      <w:r w:rsidR="0022651B" w:rsidRPr="003945E4">
        <w:rPr>
          <w:lang w:val="en-US"/>
        </w:rPr>
        <w:t>proposed by</w:t>
      </w:r>
      <w:r w:rsidR="004B0D9B" w:rsidRPr="003945E4">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4LTMxVDIxOjE0OjU4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sidRPr="003945E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3945E4">
              <w:rPr>
                <w:lang w:val="en-US"/>
              </w:rPr>
              <w:t>Lucia et al.</w:t>
            </w:r>
          </w:hyperlink>
          <w:r w:rsidR="004B0D9B" w:rsidRPr="003945E4">
            <w:rPr>
              <w:lang w:val="en-US"/>
            </w:rPr>
            <w:fldChar w:fldCharType="end"/>
          </w:r>
        </w:sdtContent>
      </w:sdt>
      <w:r w:rsidR="004B0D9B" w:rsidRPr="003945E4">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C0zMVQyMToxNDo1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sidRPr="003945E4">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3945E4">
              <w:rPr>
                <w:lang w:val="en-US"/>
              </w:rPr>
              <w:t>(2013)</w:t>
            </w:r>
          </w:hyperlink>
          <w:r w:rsidR="004B0D9B" w:rsidRPr="003945E4">
            <w:rPr>
              <w:lang w:val="en-US"/>
            </w:rPr>
            <w:fldChar w:fldCharType="end"/>
          </w:r>
        </w:sdtContent>
      </w:sdt>
      <w:r w:rsidR="0022651B" w:rsidRPr="003945E4">
        <w:rPr>
          <w:lang w:val="en-US"/>
        </w:rPr>
        <w:t>, offers a promising so</w:t>
      </w:r>
      <w:r w:rsidR="00055794" w:rsidRPr="003945E4">
        <w:rPr>
          <w:lang w:val="en-US"/>
        </w:rPr>
        <w:softHyphen/>
      </w:r>
      <w:r w:rsidR="00055794" w:rsidRPr="003945E4">
        <w:rPr>
          <w:lang w:val="en-US"/>
        </w:rPr>
        <w:softHyphen/>
      </w:r>
      <w:r w:rsidR="0022651B" w:rsidRPr="003945E4">
        <w:rPr>
          <w:lang w:val="en-US"/>
        </w:rPr>
        <w:t>lution. It has been successfully demonstrated in multiple applications</w:t>
      </w:r>
      <w:r w:rsidR="00127BD2" w:rsidRPr="003945E4">
        <w:rPr>
          <w:lang w:val="en-US"/>
        </w:rPr>
        <w:t>,</w:t>
      </w:r>
      <w:r w:rsidR="0022651B" w:rsidRPr="003945E4">
        <w:rPr>
          <w:lang w:val="en-US"/>
        </w:rPr>
        <w:t xml:space="preserve"> </w:t>
      </w:r>
      <w:r w:rsidR="00055794" w:rsidRPr="003945E4">
        <w:rPr>
          <w:lang w:val="en-US"/>
        </w:rPr>
        <w:t>e.g.,</w:t>
      </w:r>
      <w:r w:rsidR="00B71FF6" w:rsidRPr="003945E4">
        <w:rPr>
          <w:lang w:val="en-US"/>
        </w:rPr>
        <w:t xml:space="preserve"> </w:t>
      </w:r>
      <w:r w:rsidR="003676C6" w:rsidRPr="003945E4">
        <w:rPr>
          <w:lang w:val="en-US"/>
        </w:rPr>
        <w:t>polymerization</w:t>
      </w:r>
      <w:r w:rsidR="00547D59" w:rsidRPr="003945E4">
        <w:rPr>
          <w:lang w:val="en-US"/>
        </w:rPr>
        <w:t xml:space="preserve"> and </w:t>
      </w:r>
      <w:r w:rsidR="00015677" w:rsidRPr="003945E4">
        <w:rPr>
          <w:lang w:val="en-US"/>
        </w:rPr>
        <w:t>penicillin production</w:t>
      </w:r>
      <w:r w:rsidR="00B71FF6" w:rsidRPr="003945E4">
        <w:rPr>
          <w:lang w:val="en-US"/>
        </w:rPr>
        <w:t xml:space="preserve">, </w:t>
      </w:r>
      <w:r w:rsidR="0022651B" w:rsidRPr="003945E4">
        <w:rPr>
          <w:lang w:val="en-US"/>
        </w:rPr>
        <w:t xml:space="preserve">and is </w:t>
      </w:r>
      <w:r w:rsidR="00446D8A" w:rsidRPr="003945E4">
        <w:rPr>
          <w:lang w:val="en-US"/>
        </w:rPr>
        <w:t xml:space="preserve">available </w:t>
      </w:r>
      <w:r w:rsidR="0022651B" w:rsidRPr="003945E4">
        <w:rPr>
          <w:lang w:val="en-US"/>
        </w:rPr>
        <w:t xml:space="preserve">as the open-source Python library </w:t>
      </w:r>
      <w:r w:rsidR="0022651B" w:rsidRPr="003945E4">
        <w:rPr>
          <w:i/>
          <w:lang w:val="en-US"/>
        </w:rPr>
        <w:t>do-</w:t>
      </w:r>
      <w:proofErr w:type="spellStart"/>
      <w:r w:rsidR="0022651B" w:rsidRPr="003945E4">
        <w:rPr>
          <w:i/>
          <w:lang w:val="en-US"/>
        </w:rPr>
        <w:t>mpc</w:t>
      </w:r>
      <w:proofErr w:type="spellEnd"/>
      <w:r w:rsidR="0022651B" w:rsidRPr="003945E4">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sidRPr="003945E4">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3945E4">
              <w:rPr>
                <w:lang w:val="en-US"/>
              </w:rPr>
              <w:t>Fiedler et al.</w:t>
            </w:r>
          </w:hyperlink>
          <w:r w:rsidR="009756A0" w:rsidRPr="003945E4">
            <w:rPr>
              <w:lang w:val="en-US"/>
            </w:rPr>
            <w:fldChar w:fldCharType="end"/>
          </w:r>
        </w:sdtContent>
      </w:sdt>
      <w:r w:rsidR="009756A0" w:rsidRPr="003945E4">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sidRPr="003945E4">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3945E4">
              <w:rPr>
                <w:lang w:val="en-US"/>
              </w:rPr>
              <w:t>(2023)</w:t>
            </w:r>
          </w:hyperlink>
          <w:r w:rsidR="009756A0" w:rsidRPr="003945E4">
            <w:rPr>
              <w:lang w:val="en-US"/>
            </w:rPr>
            <w:fldChar w:fldCharType="end"/>
          </w:r>
        </w:sdtContent>
      </w:sdt>
      <w:r w:rsidR="0022651B" w:rsidRPr="003945E4">
        <w:rPr>
          <w:lang w:val="en-US"/>
        </w:rPr>
        <w:t xml:space="preserve">. </w:t>
      </w:r>
    </w:p>
    <w:p w14:paraId="6D1A4BBA" w14:textId="13BEB637" w:rsidR="0061396A" w:rsidRPr="00220152" w:rsidRDefault="42E16D65">
      <w:pPr>
        <w:rPr>
          <w:lang w:val="en-US"/>
        </w:rPr>
      </w:pPr>
      <w:r w:rsidRPr="003945E4">
        <w:rPr>
          <w:lang w:val="en-US"/>
        </w:rPr>
        <w:t xml:space="preserve">The present study investigates the performance of multistage MPC for robust and dynamic operation of AD plants </w:t>
      </w:r>
      <w:r w:rsidR="009013E2" w:rsidRPr="003945E4">
        <w:rPr>
          <w:lang w:val="en-US"/>
        </w:rPr>
        <w:t xml:space="preserve">in </w:t>
      </w:r>
      <w:r w:rsidR="00446D8A" w:rsidRPr="003945E4">
        <w:rPr>
          <w:lang w:val="en-US"/>
        </w:rPr>
        <w:t>light</w:t>
      </w:r>
      <w:r w:rsidR="009013E2" w:rsidRPr="003945E4">
        <w:rPr>
          <w:lang w:val="en-US"/>
        </w:rPr>
        <w:t xml:space="preserve"> of</w:t>
      </w:r>
      <w:r w:rsidRPr="003945E4">
        <w:rPr>
          <w:lang w:val="en-US"/>
        </w:rPr>
        <w:t xml:space="preserve"> uncertain substrate characterization. For this purpose, </w:t>
      </w:r>
      <w:r w:rsidR="00100CA1" w:rsidRPr="003945E4">
        <w:rPr>
          <w:lang w:val="en-US"/>
        </w:rPr>
        <w:t xml:space="preserve">the AD process was modeled by </w:t>
      </w:r>
      <w:r w:rsidR="4B904F59" w:rsidRPr="003945E4">
        <w:rPr>
          <w:lang w:val="en-US"/>
        </w:rPr>
        <w:t>a</w:t>
      </w:r>
      <w:r w:rsidR="00E367FC" w:rsidRPr="003945E4">
        <w:rPr>
          <w:lang w:val="en-US"/>
        </w:rPr>
        <w:t xml:space="preserve"> simplified </w:t>
      </w:r>
      <w:r w:rsidRPr="003945E4">
        <w:rPr>
          <w:lang w:val="en-US"/>
        </w:rPr>
        <w:t>ADM1</w:t>
      </w:r>
      <w:r w:rsidR="00100CA1" w:rsidRPr="003945E4">
        <w:rPr>
          <w:lang w:val="en-US"/>
        </w:rPr>
        <w:t xml:space="preserve"> </w:t>
      </w:r>
      <w:r w:rsidR="00731F6D" w:rsidRPr="003945E4">
        <w:rPr>
          <w:lang w:val="en-US"/>
        </w:rPr>
        <w:t xml:space="preserve">which </w:t>
      </w:r>
      <w:r w:rsidR="00E367FC" w:rsidRPr="003945E4">
        <w:rPr>
          <w:lang w:val="en-US"/>
        </w:rPr>
        <w:t>includ</w:t>
      </w:r>
      <w:r w:rsidR="00731F6D" w:rsidRPr="003945E4">
        <w:rPr>
          <w:lang w:val="en-US"/>
        </w:rPr>
        <w:t xml:space="preserve">es </w:t>
      </w:r>
      <w:r w:rsidR="00E367FC" w:rsidRPr="003945E4">
        <w:rPr>
          <w:lang w:val="en-US"/>
        </w:rPr>
        <w:t>process inhibition</w:t>
      </w:r>
      <w:r w:rsidR="00100CA1" w:rsidRPr="003945E4">
        <w:rPr>
          <w:lang w:val="en-US"/>
        </w:rPr>
        <w:t xml:space="preserve">, and </w:t>
      </w:r>
      <w:r w:rsidR="00731F6D" w:rsidRPr="003945E4">
        <w:rPr>
          <w:lang w:val="en-US"/>
        </w:rPr>
        <w:t xml:space="preserve">was </w:t>
      </w:r>
      <w:r w:rsidR="00100CA1" w:rsidRPr="003945E4">
        <w:rPr>
          <w:lang w:val="en-US"/>
        </w:rPr>
        <w:t xml:space="preserve">applied in a simulative case study </w:t>
      </w:r>
      <w:r w:rsidR="00731F6D" w:rsidRPr="003945E4">
        <w:rPr>
          <w:lang w:val="en-US"/>
        </w:rPr>
        <w:t>covering</w:t>
      </w:r>
      <w:r w:rsidR="00100CA1" w:rsidRPr="003945E4">
        <w:rPr>
          <w:lang w:val="en-US"/>
        </w:rPr>
        <w:t xml:space="preserve"> biogas upgrading. </w:t>
      </w:r>
      <w:r w:rsidR="00D72CCA" w:rsidRPr="003945E4">
        <w:rPr>
          <w:lang w:val="en-US"/>
        </w:rPr>
        <w:t>Additionally</w:t>
      </w:r>
      <w:r w:rsidR="00100CA1" w:rsidRPr="003945E4">
        <w:rPr>
          <w:lang w:val="en-US"/>
        </w:rPr>
        <w:t>, t</w:t>
      </w:r>
      <w:r w:rsidR="00E367FC" w:rsidRPr="003945E4">
        <w:rPr>
          <w:lang w:val="en-US"/>
        </w:rPr>
        <w:t xml:space="preserve">he AD model </w:t>
      </w:r>
      <w:r w:rsidRPr="003945E4">
        <w:rPr>
          <w:lang w:val="en-US"/>
        </w:rPr>
        <w:t xml:space="preserve">was </w:t>
      </w:r>
      <w:r w:rsidR="00100CA1" w:rsidRPr="003945E4">
        <w:rPr>
          <w:lang w:val="en-US"/>
        </w:rPr>
        <w:t>augmented</w:t>
      </w:r>
      <w:r w:rsidR="00100CA1">
        <w:rPr>
          <w:lang w:val="en-US"/>
        </w:rPr>
        <w:t xml:space="preserve">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w:t>
      </w:r>
      <w:r w:rsidRPr="42E16D65">
        <w:rPr>
          <w:lang w:val="en-US"/>
        </w:rPr>
        <w:lastRenderedPageBreak/>
        <w:t xml:space="preserve">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3D2D64EA"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hyperlink w:anchor="_CTVL001d3b480f1dea94134bfd53e992211490b" w:tooltip="Batstone, D. J.; Keller, J.; Angelidaki, I.; Kalyuzhnyi, S. V.; Pavlostathis, S. G.; Rozzi, A.; Sanders, W.; Siegrist, H.; Vavilin, V. A. (2002): The …" w:history="1">
            <w:r w:rsidR="00C40BC0" w:rsidRPr="00C40BC0">
              <w:rPr>
                <w:lang w:val="en-US"/>
              </w:rPr>
              <w:t>(Batstone et al., 2002)</w:t>
            </w:r>
          </w:hyperlink>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C40BC0" w:rsidRPr="00C40BC0">
              <w:rPr>
                <w:lang w:val="en-US"/>
              </w:rPr>
              <w:t>(2021)</w:t>
            </w:r>
          </w:hyperlink>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3945E4">
        <w:rPr>
          <w:lang w:val="en-US"/>
        </w:rPr>
        <w:t>structure</w:t>
      </w:r>
      <w:r w:rsidR="002D7A14" w:rsidRPr="003945E4">
        <w:rPr>
          <w:lang w:val="en-US"/>
        </w:rPr>
        <w:t xml:space="preserve"> of</w:t>
      </w:r>
      <w:r w:rsidR="002D7A14">
        <w:rPr>
          <w:lang w:val="en-US"/>
        </w:rPr>
        <w:t xml:space="preserve">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3E83F233"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diMWU1YzI3LWExYzMtNDc4Mi05NDFiLWI4YzExYTAwYWYzNSIsIlRleHQiOiIoU3R1ciBldCBhbC4sIDIwMjIpIiwiV0FJVmVyc2lvbiI6IjYuMTkuMi4xIn0=}</w:instrText>
          </w:r>
          <w:r>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3945E4" w14:paraId="793FE2C7" w14:textId="77777777" w:rsidTr="00850689">
        <w:tc>
          <w:tcPr>
            <w:tcW w:w="9019" w:type="dxa"/>
            <w:tcBorders>
              <w:bottom w:val="single" w:sz="8" w:space="0" w:color="auto"/>
            </w:tcBorders>
          </w:tcPr>
          <w:p w14:paraId="7F0B8D7D" w14:textId="3C964722" w:rsidR="00FA6459" w:rsidRDefault="00FA6459" w:rsidP="00850689">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850689">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850689">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850689">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850689">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CD0B30"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CD0B30"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CD0B30"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CD0B30"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CD0B30"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CD0B30"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CD0B30"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CD0B30"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CD0B30"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CD0B30"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850689">
              <w:trPr>
                <w:trHeight w:val="300"/>
                <w:jc w:val="center"/>
              </w:trPr>
              <w:tc>
                <w:tcPr>
                  <w:tcW w:w="1843" w:type="dxa"/>
                  <w:vMerge/>
                </w:tcPr>
                <w:p w14:paraId="1A504C29"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CD0B30"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850689">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850689">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CD0B30"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850689">
              <w:trPr>
                <w:trHeight w:val="300"/>
                <w:jc w:val="center"/>
              </w:trPr>
              <w:tc>
                <w:tcPr>
                  <w:tcW w:w="1843" w:type="dxa"/>
                  <w:vMerge/>
                </w:tcPr>
                <w:p w14:paraId="3687C3C7"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CD0B30"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CD0B30"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CD0B30"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850689">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CD0B30"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850689">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CD0B30"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CD0B30"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CD0B30"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CD0B30"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850689">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CD0B30"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850689">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850689">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850689">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850689">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850689">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85068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850689">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850689">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850689">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850689">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850689">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850689">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850689">
            <w:pPr>
              <w:spacing w:after="0" w:line="276" w:lineRule="auto"/>
              <w:ind w:right="0" w:firstLine="0"/>
              <w:jc w:val="left"/>
              <w:rPr>
                <w:rFonts w:eastAsia="Garamond" w:cs="Garamond"/>
                <w:b/>
                <w:sz w:val="22"/>
                <w:lang w:val="en-US"/>
              </w:rPr>
            </w:pPr>
          </w:p>
        </w:tc>
      </w:tr>
      <w:tr w:rsidR="00FA6459" w14:paraId="274797FA" w14:textId="77777777" w:rsidTr="00850689">
        <w:tc>
          <w:tcPr>
            <w:tcW w:w="9019" w:type="dxa"/>
          </w:tcPr>
          <w:p w14:paraId="0BCDD796"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77777777" w:rsidR="00FA6459" w:rsidRPr="00220152"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gtMzFUMjE6MTQ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Pr="00C40BC0">
                    <w:rPr>
                      <w:rFonts w:eastAsia="Garamond" w:cs="Garamond"/>
                      <w:sz w:val="18"/>
                      <w:szCs w:val="24"/>
                      <w:lang w:val="en-US"/>
                    </w:rPr>
                    <w:t>(2021)</w:t>
                  </w:r>
                </w:hyperlink>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77777777" w:rsidR="00FA6459" w:rsidRDefault="00FA6459" w:rsidP="00850689">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Pr="00C40BC0">
                    <w:rPr>
                      <w:rFonts w:eastAsia="Garamond" w:cs="Garamond"/>
                      <w:sz w:val="18"/>
                      <w:szCs w:val="24"/>
                      <w:lang w:val="en-US"/>
                    </w:rPr>
                    <w:t>(2016)</w:t>
                  </w:r>
                </w:hyperlink>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850689">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77777777" w:rsidR="00FA6459" w:rsidRPr="009918C7" w:rsidRDefault="00FA6459" w:rsidP="00850689">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EndPr/>
              <w:sdtContent>
                <w:r>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Pr="00C40BC0">
                    <w:rPr>
                      <w:rFonts w:eastAsia="Garamond" w:cs="Garamond"/>
                      <w:sz w:val="18"/>
                      <w:szCs w:val="24"/>
                      <w:lang w:val="en-US"/>
                    </w:rPr>
                    <w:t>(2020)</w:t>
                  </w:r>
                </w:hyperlink>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End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EndPr/>
              <w:sdtContent>
                <w:r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Pr="00C40BC0">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850689">
        <w:trPr>
          <w:trHeight w:val="1561"/>
        </w:trPr>
        <w:tc>
          <w:tcPr>
            <w:tcW w:w="9029" w:type="dxa"/>
            <w:vAlign w:val="center"/>
          </w:tcPr>
          <w:p w14:paraId="3B2338AC" w14:textId="77777777" w:rsidR="00FA6459" w:rsidRPr="00DC5B0F" w:rsidRDefault="00FA6459" w:rsidP="00850689">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3945E4" w14:paraId="57BA6901" w14:textId="77777777" w:rsidTr="00850689">
        <w:trPr>
          <w:trHeight w:val="300"/>
        </w:trPr>
        <w:tc>
          <w:tcPr>
            <w:tcW w:w="9029" w:type="dxa"/>
          </w:tcPr>
          <w:p w14:paraId="693CACB4" w14:textId="524D5852" w:rsidR="00FA6459" w:rsidRPr="00D5371C" w:rsidRDefault="00FA6459" w:rsidP="00850689">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3945E4">
              <w:rPr>
                <w:sz w:val="22"/>
                <w:lang w:val="en-US"/>
              </w:rPr>
              <w:t>structure.</w:t>
            </w:r>
            <w:r>
              <w:rPr>
                <w:sz w:val="22"/>
                <w:lang w:val="en-US"/>
              </w:rPr>
              <w:t xml:space="preserve"> </w:t>
            </w:r>
          </w:p>
        </w:tc>
      </w:tr>
    </w:tbl>
    <w:p w14:paraId="2725C001" w14:textId="75E330F3" w:rsidR="008D39E8" w:rsidRPr="003945E4" w:rsidRDefault="008D39E8" w:rsidP="008D39E8">
      <w:pPr>
        <w:rPr>
          <w:lang w:val="en-US"/>
        </w:rPr>
      </w:pPr>
      <w:r w:rsidRPr="003945E4">
        <w:rPr>
          <w:lang w:val="en-US"/>
        </w:rPr>
        <w:lastRenderedPageBreak/>
        <w:t>The volume flow of CH</w:t>
      </w:r>
      <w:r w:rsidRPr="003945E4">
        <w:rPr>
          <w:vertAlign w:val="subscript"/>
          <w:lang w:val="en-US"/>
        </w:rPr>
        <w:t>4</w:t>
      </w:r>
      <w:r w:rsidRPr="003945E4">
        <w:rPr>
          <w:lang w:val="en-US"/>
        </w:rPr>
        <w:t xml:space="preserve"> to the CHP unit can be derived via the specific gas constant of 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Pr="003945E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3945E4" w14:paraId="750770C7" w14:textId="77777777" w:rsidTr="008D39E8">
        <w:tc>
          <w:tcPr>
            <w:tcW w:w="354" w:type="pct"/>
            <w:vAlign w:val="center"/>
          </w:tcPr>
          <w:p w14:paraId="6E43A42D" w14:textId="77777777" w:rsidR="008D39E8" w:rsidRPr="003945E4" w:rsidRDefault="008D39E8" w:rsidP="008D39E8">
            <w:pPr>
              <w:ind w:firstLine="0"/>
              <w:jc w:val="right"/>
              <w:rPr>
                <w:lang w:val="en-US"/>
              </w:rPr>
            </w:pPr>
          </w:p>
        </w:tc>
        <w:tc>
          <w:tcPr>
            <w:tcW w:w="4343" w:type="pct"/>
            <w:vAlign w:val="center"/>
          </w:tcPr>
          <w:p w14:paraId="33FE4CEE" w14:textId="77777777" w:rsidR="008D39E8" w:rsidRPr="003945E4" w:rsidRDefault="00CD0B30" w:rsidP="008D39E8">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3DDA2698" w14:textId="3A0D513A" w:rsidR="008D39E8" w:rsidRPr="003945E4" w:rsidRDefault="008D39E8" w:rsidP="008D39E8">
            <w:pPr>
              <w:pStyle w:val="Beschriftung"/>
              <w:jc w:val="right"/>
              <w:rPr>
                <w:lang w:val="en-US"/>
              </w:rPr>
            </w:pPr>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1</w:t>
            </w:r>
            <w:r w:rsidRPr="003945E4">
              <w:fldChar w:fldCharType="end"/>
            </w:r>
            <w:r w:rsidRPr="003945E4">
              <w:t>)</w:t>
            </w:r>
            <w:r w:rsidRPr="003945E4" w:rsidDel="00665080">
              <w:t xml:space="preserve"> </w:t>
            </w:r>
          </w:p>
        </w:tc>
      </w:tr>
    </w:tbl>
    <w:p w14:paraId="397E8126" w14:textId="77777777" w:rsidR="008D39E8" w:rsidRPr="003945E4" w:rsidRDefault="008D39E8" w:rsidP="008D39E8">
      <w:pPr>
        <w:rPr>
          <w:lang w:val="en-US"/>
        </w:rPr>
      </w:pPr>
      <w:r w:rsidRPr="003945E4">
        <w:rPr>
          <w:lang w:val="en-US"/>
        </w:rPr>
        <w:t xml:space="preserve">Two additional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Pr="003945E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Pr="003945E4">
        <w:rPr>
          <w:lang w:val="en-US"/>
        </w:rPr>
        <w:t xml:space="preserve"> describe the volume of CH</w:t>
      </w:r>
      <w:r w:rsidRPr="003945E4">
        <w:rPr>
          <w:vertAlign w:val="subscript"/>
          <w:lang w:val="en-US"/>
        </w:rPr>
        <w:t>4</w:t>
      </w:r>
      <w:r w:rsidRPr="003945E4">
        <w:rPr>
          <w:lang w:val="en-US"/>
        </w:rPr>
        <w:t xml:space="preserve"> and CO</w:t>
      </w:r>
      <w:r w:rsidRPr="003945E4">
        <w:rPr>
          <w:vertAlign w:val="subscript"/>
          <w:lang w:val="en-US"/>
        </w:rPr>
        <w:t>2</w:t>
      </w:r>
      <w:r w:rsidRPr="003945E4">
        <w:rPr>
          <w:lang w:val="en-US"/>
        </w:rPr>
        <w:t xml:space="preserve"> in the GS. An additional GS state for water could be avoided by assuming saturated vapor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3945E4">
        <w:rPr>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3945E4" w14:paraId="7A7B1D04" w14:textId="77777777" w:rsidTr="008D39E8">
        <w:tc>
          <w:tcPr>
            <w:tcW w:w="293" w:type="pct"/>
            <w:vAlign w:val="center"/>
          </w:tcPr>
          <w:p w14:paraId="452D5636" w14:textId="77777777" w:rsidR="008D39E8" w:rsidRPr="003945E4" w:rsidRDefault="008D39E8" w:rsidP="008D39E8">
            <w:pPr>
              <w:ind w:firstLine="0"/>
              <w:jc w:val="right"/>
              <w:rPr>
                <w:lang w:val="en-US"/>
              </w:rPr>
            </w:pPr>
          </w:p>
        </w:tc>
        <w:tc>
          <w:tcPr>
            <w:tcW w:w="4283" w:type="pct"/>
            <w:vAlign w:val="center"/>
          </w:tcPr>
          <w:p w14:paraId="7751336D" w14:textId="77777777" w:rsidR="008D39E8" w:rsidRPr="003945E4" w:rsidRDefault="00CD0B30" w:rsidP="008D39E8">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12EC653" w14:textId="2451BA24" w:rsidR="008D39E8" w:rsidRPr="003945E4" w:rsidRDefault="008D39E8" w:rsidP="008D39E8">
            <w:pPr>
              <w:pStyle w:val="Beschriftung"/>
              <w:jc w:val="right"/>
              <w:rPr>
                <w:lang w:val="en-US"/>
              </w:rPr>
            </w:pPr>
            <w:bookmarkStart w:id="4" w:name="_Ref187941920"/>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2</w:t>
            </w:r>
            <w:r w:rsidRPr="003945E4">
              <w:fldChar w:fldCharType="end"/>
            </w:r>
            <w:r w:rsidRPr="003945E4">
              <w:t>)</w:t>
            </w:r>
            <w:bookmarkEnd w:id="4"/>
          </w:p>
        </w:tc>
      </w:tr>
    </w:tbl>
    <w:p w14:paraId="60150B81" w14:textId="77777777" w:rsidR="008D39E8" w:rsidRPr="003945E4" w:rsidRDefault="008D39E8" w:rsidP="008D39E8">
      <w:pPr>
        <w:rPr>
          <w:lang w:val="en-US"/>
        </w:rPr>
      </w:pPr>
      <w:r w:rsidRPr="003945E4">
        <w:rPr>
          <w:lang w:val="en-US"/>
        </w:rPr>
        <w:t>The volume flow of CH</w:t>
      </w:r>
      <w:r w:rsidRPr="003945E4">
        <w:rPr>
          <w:vertAlign w:val="subscript"/>
          <w:lang w:val="en-US"/>
        </w:rPr>
        <w:t>4</w:t>
      </w:r>
      <w:r w:rsidRPr="003945E4">
        <w:rPr>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3945E4" w14:paraId="774B7C22" w14:textId="77777777" w:rsidTr="008D39E8">
        <w:tc>
          <w:tcPr>
            <w:tcW w:w="209" w:type="pct"/>
            <w:vAlign w:val="center"/>
          </w:tcPr>
          <w:p w14:paraId="22672C35" w14:textId="77777777" w:rsidR="008D39E8" w:rsidRPr="003945E4" w:rsidRDefault="008D39E8" w:rsidP="008D39E8">
            <w:pPr>
              <w:ind w:firstLine="0"/>
              <w:jc w:val="right"/>
              <w:rPr>
                <w:lang w:val="en-US"/>
              </w:rPr>
            </w:pPr>
          </w:p>
        </w:tc>
        <w:tc>
          <w:tcPr>
            <w:tcW w:w="4200" w:type="pct"/>
            <w:vAlign w:val="center"/>
          </w:tcPr>
          <w:p w14:paraId="6B17A6A6" w14:textId="77777777" w:rsidR="008D39E8" w:rsidRPr="003945E4" w:rsidRDefault="00CD0B30"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8D39E8" w:rsidRPr="003945E4">
              <w:rPr>
                <w:rFonts w:eastAsia="Garamond" w:cs="Garamond"/>
                <w:sz w:val="22"/>
                <w:lang w:val="en-US"/>
              </w:rPr>
              <w:t>,</w:t>
            </w:r>
          </w:p>
        </w:tc>
        <w:tc>
          <w:tcPr>
            <w:tcW w:w="591" w:type="pct"/>
            <w:vAlign w:val="center"/>
          </w:tcPr>
          <w:p w14:paraId="05610D65" w14:textId="1321656A" w:rsidR="008D39E8" w:rsidRPr="003945E4" w:rsidRDefault="008D39E8" w:rsidP="008D39E8">
            <w:pPr>
              <w:pStyle w:val="Beschriftung"/>
              <w:jc w:val="right"/>
              <w:rPr>
                <w:lang w:val="en-US"/>
              </w:rPr>
            </w:pPr>
            <w:bookmarkStart w:id="5" w:name="_Ref187941867"/>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3</w:t>
            </w:r>
            <w:r w:rsidRPr="003945E4">
              <w:fldChar w:fldCharType="end"/>
            </w:r>
            <w:r w:rsidRPr="003945E4">
              <w:t>)</w:t>
            </w:r>
            <w:bookmarkEnd w:id="5"/>
          </w:p>
        </w:tc>
      </w:tr>
      <w:tr w:rsidR="008D39E8" w:rsidRPr="003945E4" w14:paraId="5AE8CE14" w14:textId="77777777" w:rsidTr="008D39E8">
        <w:tc>
          <w:tcPr>
            <w:tcW w:w="208" w:type="pct"/>
          </w:tcPr>
          <w:p w14:paraId="25E61725" w14:textId="77777777" w:rsidR="008D39E8" w:rsidRPr="003945E4" w:rsidRDefault="008D39E8" w:rsidP="008D39E8">
            <w:pPr>
              <w:ind w:firstLine="0"/>
              <w:jc w:val="right"/>
              <w:rPr>
                <w:lang w:val="en-US"/>
              </w:rPr>
            </w:pPr>
          </w:p>
        </w:tc>
        <w:tc>
          <w:tcPr>
            <w:tcW w:w="4195" w:type="pct"/>
            <w:vAlign w:val="center"/>
          </w:tcPr>
          <w:p w14:paraId="0712A469" w14:textId="77777777" w:rsidR="008D39E8" w:rsidRPr="003945E4" w:rsidRDefault="00CD0B30" w:rsidP="008D39E8">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8D39E8" w:rsidRPr="003945E4">
              <w:rPr>
                <w:rFonts w:eastAsia="Garamond" w:cs="Garamond"/>
                <w:sz w:val="22"/>
                <w:lang w:val="en-US"/>
              </w:rPr>
              <w:t>,</w:t>
            </w:r>
          </w:p>
        </w:tc>
        <w:tc>
          <w:tcPr>
            <w:tcW w:w="591" w:type="pct"/>
          </w:tcPr>
          <w:p w14:paraId="713A0BEF" w14:textId="664A910D" w:rsidR="008D39E8" w:rsidRPr="003945E4" w:rsidRDefault="008D39E8" w:rsidP="008D39E8">
            <w:pPr>
              <w:pStyle w:val="Beschriftung"/>
              <w:jc w:val="right"/>
              <w:rPr>
                <w:lang w:val="en-US"/>
              </w:rPr>
            </w:pPr>
            <w:bookmarkStart w:id="6" w:name="_Ref187941851"/>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4</w:t>
            </w:r>
            <w:r w:rsidRPr="003945E4">
              <w:fldChar w:fldCharType="end"/>
            </w:r>
            <w:r w:rsidRPr="003945E4">
              <w:t>)</w:t>
            </w:r>
            <w:bookmarkEnd w:id="6"/>
          </w:p>
        </w:tc>
      </w:tr>
    </w:tbl>
    <w:p w14:paraId="3036B1A7" w14:textId="57F17D18" w:rsidR="008D39E8" w:rsidRPr="003945E4" w:rsidRDefault="008D39E8" w:rsidP="008D39E8">
      <w:pPr>
        <w:spacing w:line="416" w:lineRule="auto"/>
        <w:ind w:right="30" w:firstLine="0"/>
        <w:rPr>
          <w:rFonts w:eastAsia="Garamond" w:cs="Garamond"/>
          <w:lang w:val="en-US"/>
        </w:rPr>
      </w:pPr>
      <w:r w:rsidRPr="003945E4">
        <w:rPr>
          <w:rFonts w:eastAsia="Garamond" w:cs="Garamond"/>
          <w:lang w:val="en-US"/>
        </w:rPr>
        <w:t xml:space="preserve">w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sidRPr="003945E4">
        <w:rPr>
          <w:rFonts w:eastAsia="Garamond" w:cs="Garamond"/>
          <w:lang w:val="en-US"/>
        </w:rPr>
        <w:t xml:space="preserve"> denotes the volume fraction of component </w:t>
      </w:r>
      <m:oMath>
        <m:r>
          <w:rPr>
            <w:rFonts w:ascii="Cambria Math" w:eastAsia="Garamond" w:hAnsi="Cambria Math" w:cs="Garamond"/>
            <w:lang w:val="en-US"/>
          </w:rPr>
          <m:t>i</m:t>
        </m:r>
      </m:oMath>
      <w:r w:rsidRPr="003945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Pr="003945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Pr="003945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Pr="003945E4">
        <w:rPr>
          <w:rFonts w:eastAsia="Garamond" w:cs="Garamond"/>
          <w:lang w:val="en-US"/>
        </w:rPr>
        <w:t xml:space="preserve">) in the total GS volume. Inserting </w:t>
      </w:r>
      <w:r w:rsidRPr="003945E4">
        <w:rPr>
          <w:rFonts w:eastAsia="Garamond" w:cs="Garamond"/>
          <w:lang w:val="en-US"/>
        </w:rPr>
        <w:fldChar w:fldCharType="begin"/>
      </w:r>
      <w:r w:rsidRPr="003945E4">
        <w:rPr>
          <w:rFonts w:eastAsia="Garamond" w:cs="Garamond"/>
          <w:lang w:val="en-US"/>
        </w:rPr>
        <w:instrText xml:space="preserve"> REF _Ref187941851 \h </w:instrText>
      </w:r>
      <w:r w:rsidR="00B90ABB" w:rsidRPr="003945E4">
        <w:rPr>
          <w:rFonts w:eastAsia="Garamond" w:cs="Garamond"/>
          <w:lang w:val="en-US"/>
        </w:rPr>
        <w:instrText xml:space="preserve"> \* MERGEFORMAT </w:instrText>
      </w:r>
      <w:r w:rsidRPr="003945E4">
        <w:rPr>
          <w:rFonts w:eastAsia="Garamond" w:cs="Garamond"/>
          <w:lang w:val="en-US"/>
        </w:rPr>
      </w:r>
      <w:r w:rsidRPr="003945E4">
        <w:rPr>
          <w:rFonts w:eastAsia="Garamond" w:cs="Garamond"/>
          <w:lang w:val="en-US"/>
        </w:rPr>
        <w:fldChar w:fldCharType="separate"/>
      </w:r>
      <w:r w:rsidR="00C64143" w:rsidRPr="003945E4">
        <w:rPr>
          <w:lang w:val="en-US"/>
        </w:rPr>
        <w:t>(</w:t>
      </w:r>
      <w:r w:rsidR="00C64143" w:rsidRPr="003945E4">
        <w:rPr>
          <w:noProof/>
          <w:lang w:val="en-US"/>
        </w:rPr>
        <w:t>2</w:t>
      </w:r>
      <w:r w:rsidR="00C64143" w:rsidRPr="003945E4">
        <w:rPr>
          <w:lang w:val="en-US"/>
        </w:rPr>
        <w:t>.</w:t>
      </w:r>
      <w:r w:rsidR="00C64143" w:rsidRPr="003945E4">
        <w:rPr>
          <w:noProof/>
          <w:lang w:val="en-US"/>
        </w:rPr>
        <w:t>4</w:t>
      </w:r>
      <w:r w:rsidR="00C64143" w:rsidRPr="003945E4">
        <w:rPr>
          <w:lang w:val="en-US"/>
        </w:rPr>
        <w:t>)</w:t>
      </w:r>
      <w:r w:rsidRPr="003945E4">
        <w:rPr>
          <w:rFonts w:eastAsia="Garamond" w:cs="Garamond"/>
          <w:lang w:val="en-US"/>
        </w:rPr>
        <w:fldChar w:fldCharType="end"/>
      </w:r>
      <w:r w:rsidRPr="003945E4">
        <w:rPr>
          <w:rFonts w:eastAsia="Garamond" w:cs="Garamond"/>
          <w:lang w:val="en-US"/>
        </w:rPr>
        <w:t xml:space="preserve"> into </w:t>
      </w:r>
      <w:r w:rsidRPr="003945E4">
        <w:rPr>
          <w:rFonts w:eastAsia="Garamond" w:cs="Garamond"/>
          <w:lang w:val="en-US"/>
        </w:rPr>
        <w:fldChar w:fldCharType="begin"/>
      </w:r>
      <w:r w:rsidRPr="003945E4">
        <w:rPr>
          <w:rFonts w:eastAsia="Garamond" w:cs="Garamond"/>
          <w:lang w:val="en-US"/>
        </w:rPr>
        <w:instrText xml:space="preserve"> REF _Ref187941867 \h </w:instrText>
      </w:r>
      <w:r w:rsidR="00B90ABB" w:rsidRPr="003945E4">
        <w:rPr>
          <w:rFonts w:eastAsia="Garamond" w:cs="Garamond"/>
          <w:lang w:val="en-US"/>
        </w:rPr>
        <w:instrText xml:space="preserve"> \* MERGEFORMAT </w:instrText>
      </w:r>
      <w:r w:rsidRPr="003945E4">
        <w:rPr>
          <w:rFonts w:eastAsia="Garamond" w:cs="Garamond"/>
          <w:lang w:val="en-US"/>
        </w:rPr>
      </w:r>
      <w:r w:rsidRPr="003945E4">
        <w:rPr>
          <w:rFonts w:eastAsia="Garamond" w:cs="Garamond"/>
          <w:lang w:val="en-US"/>
        </w:rPr>
        <w:fldChar w:fldCharType="separate"/>
      </w:r>
      <w:r w:rsidR="00C64143" w:rsidRPr="003945E4">
        <w:rPr>
          <w:lang w:val="en-US"/>
        </w:rPr>
        <w:t>(</w:t>
      </w:r>
      <w:r w:rsidR="00C64143" w:rsidRPr="003945E4">
        <w:rPr>
          <w:noProof/>
          <w:lang w:val="en-US"/>
        </w:rPr>
        <w:t>2</w:t>
      </w:r>
      <w:r w:rsidR="00C64143" w:rsidRPr="003945E4">
        <w:rPr>
          <w:lang w:val="en-US"/>
        </w:rPr>
        <w:t>.</w:t>
      </w:r>
      <w:r w:rsidR="00C64143" w:rsidRPr="003945E4">
        <w:rPr>
          <w:noProof/>
          <w:lang w:val="en-US"/>
        </w:rPr>
        <w:t>3</w:t>
      </w:r>
      <w:r w:rsidR="00C64143" w:rsidRPr="003945E4">
        <w:rPr>
          <w:lang w:val="en-US"/>
        </w:rPr>
        <w:t>)</w:t>
      </w:r>
      <w:r w:rsidRPr="003945E4">
        <w:rPr>
          <w:rFonts w:eastAsia="Garamond" w:cs="Garamond"/>
          <w:lang w:val="en-US"/>
        </w:rPr>
        <w:fldChar w:fldCharType="end"/>
      </w:r>
      <w:r w:rsidRPr="003945E4">
        <w:rPr>
          <w:rFonts w:eastAsia="Garamond" w:cs="Garamond"/>
          <w:lang w:val="en-US"/>
        </w:rPr>
        <w:t xml:space="preserve"> 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3945E4" w14:paraId="57A9BB49" w14:textId="77777777" w:rsidTr="008D39E8">
        <w:tc>
          <w:tcPr>
            <w:tcW w:w="293" w:type="pct"/>
            <w:vAlign w:val="center"/>
          </w:tcPr>
          <w:p w14:paraId="3D4A2C15" w14:textId="77777777" w:rsidR="008D39E8" w:rsidRPr="003945E4" w:rsidRDefault="008D39E8" w:rsidP="008D39E8">
            <w:pPr>
              <w:ind w:firstLine="0"/>
              <w:jc w:val="right"/>
              <w:rPr>
                <w:lang w:val="en-US"/>
              </w:rPr>
            </w:pPr>
          </w:p>
        </w:tc>
        <w:tc>
          <w:tcPr>
            <w:tcW w:w="4283" w:type="pct"/>
            <w:vAlign w:val="center"/>
          </w:tcPr>
          <w:p w14:paraId="618A085B" w14:textId="77777777" w:rsidR="008D39E8" w:rsidRPr="003945E4" w:rsidRDefault="00CD0B30" w:rsidP="008D39E8">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D39E8" w:rsidRPr="003945E4">
              <w:rPr>
                <w:rFonts w:eastAsia="Garamond" w:cs="Garamond"/>
                <w:sz w:val="22"/>
                <w:lang w:val="en-US"/>
              </w:rPr>
              <w:t>.</w:t>
            </w:r>
          </w:p>
        </w:tc>
        <w:tc>
          <w:tcPr>
            <w:tcW w:w="424" w:type="pct"/>
            <w:vAlign w:val="center"/>
          </w:tcPr>
          <w:p w14:paraId="076F6606" w14:textId="11865C28" w:rsidR="008D39E8" w:rsidRPr="003945E4" w:rsidRDefault="008D39E8" w:rsidP="008D39E8">
            <w:pPr>
              <w:pStyle w:val="Beschriftung"/>
              <w:jc w:val="right"/>
              <w:rPr>
                <w:lang w:val="en-US"/>
              </w:rPr>
            </w:pPr>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5</w:t>
            </w:r>
            <w:r w:rsidRPr="003945E4">
              <w:fldChar w:fldCharType="end"/>
            </w:r>
            <w:r w:rsidRPr="003945E4">
              <w:t>)</w:t>
            </w:r>
          </w:p>
        </w:tc>
      </w:tr>
    </w:tbl>
    <w:p w14:paraId="2582C7D2" w14:textId="77777777" w:rsidR="008D39E8" w:rsidRPr="003945E4" w:rsidRDefault="008D39E8" w:rsidP="008D39E8">
      <w:pPr>
        <w:spacing w:line="416" w:lineRule="auto"/>
        <w:ind w:right="30" w:firstLine="0"/>
        <w:rPr>
          <w:rFonts w:eastAsia="Garamond" w:cs="Garamond"/>
          <w:lang w:val="en-US"/>
        </w:rPr>
      </w:pPr>
      <w:r w:rsidRPr="003945E4">
        <w:rPr>
          <w:lang w:val="en-US"/>
        </w:rPr>
        <w:t xml:space="preserve">It was assumed that the volume flow from the AD process into the GS changes pressure and temperature instantaneously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Pr="003945E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Pr="003945E4">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Pr="003945E4">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03945E4">
        <w:rPr>
          <w:lang w:val="en-US"/>
        </w:rPr>
        <w:t xml:space="preserve">). Conservation of mass requires the outflow of the AD process to match the inflow into the GS. Applying the </w:t>
      </w:r>
      <w:r w:rsidRPr="003945E4">
        <w:rPr>
          <w:rFonts w:eastAsia="Garamond" w:cs="Garamond"/>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3945E4" w14:paraId="51640506" w14:textId="77777777" w:rsidTr="008D39E8">
        <w:tc>
          <w:tcPr>
            <w:tcW w:w="293" w:type="pct"/>
            <w:vAlign w:val="center"/>
          </w:tcPr>
          <w:p w14:paraId="25389723" w14:textId="77777777" w:rsidR="008D39E8" w:rsidRPr="003945E4" w:rsidRDefault="008D39E8" w:rsidP="008D39E8">
            <w:pPr>
              <w:ind w:firstLine="0"/>
              <w:jc w:val="right"/>
              <w:rPr>
                <w:lang w:val="en-US"/>
              </w:rPr>
            </w:pPr>
          </w:p>
        </w:tc>
        <w:tc>
          <w:tcPr>
            <w:tcW w:w="4283" w:type="pct"/>
            <w:vAlign w:val="center"/>
          </w:tcPr>
          <w:p w14:paraId="070AD703" w14:textId="77777777" w:rsidR="008D39E8" w:rsidRPr="003945E4" w:rsidRDefault="00CD0B30" w:rsidP="008D39E8">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5E73188" w14:textId="1C1D373E" w:rsidR="008D39E8" w:rsidRPr="003945E4" w:rsidRDefault="008D39E8" w:rsidP="008D39E8">
            <w:pPr>
              <w:pStyle w:val="Beschriftung"/>
              <w:jc w:val="right"/>
              <w:rPr>
                <w:lang w:val="en-US"/>
              </w:rPr>
            </w:pPr>
            <w:bookmarkStart w:id="7" w:name="_Ref187941897"/>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6</w:t>
            </w:r>
            <w:r w:rsidRPr="003945E4">
              <w:fldChar w:fldCharType="end"/>
            </w:r>
            <w:r w:rsidRPr="003945E4">
              <w:t>)</w:t>
            </w:r>
            <w:bookmarkEnd w:id="7"/>
          </w:p>
        </w:tc>
      </w:tr>
    </w:tbl>
    <w:p w14:paraId="05219020" w14:textId="06DFCEB8" w:rsidR="008D39E8" w:rsidRPr="003945E4" w:rsidRDefault="008D39E8" w:rsidP="008D39E8">
      <w:pPr>
        <w:ind w:firstLine="0"/>
        <w:rPr>
          <w:lang w:val="en-US"/>
        </w:rPr>
      </w:pPr>
      <w:r w:rsidRPr="003945E4">
        <w:rPr>
          <w:lang w:val="en-US"/>
        </w:rPr>
        <w:t xml:space="preserve">Inserting </w:t>
      </w:r>
      <w:r w:rsidRPr="003945E4">
        <w:rPr>
          <w:lang w:val="en-US"/>
        </w:rPr>
        <w:fldChar w:fldCharType="begin"/>
      </w:r>
      <w:r w:rsidRPr="003945E4">
        <w:rPr>
          <w:lang w:val="en-US"/>
        </w:rPr>
        <w:instrText xml:space="preserve"> REF _Ref187941897 \h </w:instrText>
      </w:r>
      <w:r w:rsidR="00B90ABB" w:rsidRPr="003945E4">
        <w:rPr>
          <w:lang w:val="en-US"/>
        </w:rPr>
        <w:instrText xml:space="preserve"> \* MERGEFORMAT </w:instrText>
      </w:r>
      <w:r w:rsidRPr="003945E4">
        <w:rPr>
          <w:lang w:val="en-US"/>
        </w:rPr>
      </w:r>
      <w:r w:rsidRPr="003945E4">
        <w:rPr>
          <w:lang w:val="en-US"/>
        </w:rPr>
        <w:fldChar w:fldCharType="separate"/>
      </w:r>
      <w:r w:rsidR="00C64143" w:rsidRPr="003945E4">
        <w:rPr>
          <w:lang w:val="en-US"/>
        </w:rPr>
        <w:t>(</w:t>
      </w:r>
      <w:r w:rsidR="00C64143" w:rsidRPr="003945E4">
        <w:rPr>
          <w:noProof/>
          <w:lang w:val="en-US"/>
        </w:rPr>
        <w:t>2</w:t>
      </w:r>
      <w:r w:rsidR="00C64143" w:rsidRPr="003945E4">
        <w:rPr>
          <w:lang w:val="en-US"/>
        </w:rPr>
        <w:t>.</w:t>
      </w:r>
      <w:r w:rsidR="00C64143" w:rsidRPr="003945E4">
        <w:rPr>
          <w:noProof/>
          <w:lang w:val="en-US"/>
        </w:rPr>
        <w:t>6</w:t>
      </w:r>
      <w:r w:rsidR="00C64143" w:rsidRPr="003945E4">
        <w:rPr>
          <w:lang w:val="en-US"/>
        </w:rPr>
        <w:t>)</w:t>
      </w:r>
      <w:r w:rsidRPr="003945E4">
        <w:rPr>
          <w:lang w:val="en-US"/>
        </w:rPr>
        <w:fldChar w:fldCharType="end"/>
      </w:r>
      <w:r w:rsidRPr="003945E4">
        <w:rPr>
          <w:lang w:val="en-US"/>
        </w:rPr>
        <w:t xml:space="preserve"> into </w:t>
      </w:r>
      <w:r w:rsidRPr="003945E4">
        <w:rPr>
          <w:lang w:val="en-US"/>
        </w:rPr>
        <w:fldChar w:fldCharType="begin"/>
      </w:r>
      <w:r w:rsidRPr="003945E4">
        <w:rPr>
          <w:lang w:val="en-US"/>
        </w:rPr>
        <w:instrText xml:space="preserve"> REF _Ref187941920 \h </w:instrText>
      </w:r>
      <w:r w:rsidR="00B90ABB" w:rsidRPr="003945E4">
        <w:rPr>
          <w:lang w:val="en-US"/>
        </w:rPr>
        <w:instrText xml:space="preserve"> \* MERGEFORMAT </w:instrText>
      </w:r>
      <w:r w:rsidRPr="003945E4">
        <w:rPr>
          <w:lang w:val="en-US"/>
        </w:rPr>
      </w:r>
      <w:r w:rsidRPr="003945E4">
        <w:rPr>
          <w:lang w:val="en-US"/>
        </w:rPr>
        <w:fldChar w:fldCharType="separate"/>
      </w:r>
      <w:r w:rsidR="00C64143" w:rsidRPr="003945E4">
        <w:rPr>
          <w:lang w:val="en-US"/>
        </w:rPr>
        <w:t>(</w:t>
      </w:r>
      <w:r w:rsidR="00C64143" w:rsidRPr="003945E4">
        <w:rPr>
          <w:noProof/>
          <w:lang w:val="en-US"/>
        </w:rPr>
        <w:t>2</w:t>
      </w:r>
      <w:r w:rsidR="00C64143" w:rsidRPr="003945E4">
        <w:rPr>
          <w:lang w:val="en-US"/>
        </w:rPr>
        <w:t>.</w:t>
      </w:r>
      <w:r w:rsidR="00C64143" w:rsidRPr="003945E4">
        <w:rPr>
          <w:noProof/>
          <w:lang w:val="en-US"/>
        </w:rPr>
        <w:t>2</w:t>
      </w:r>
      <w:r w:rsidR="00C64143" w:rsidRPr="003945E4">
        <w:rPr>
          <w:lang w:val="en-US"/>
        </w:rPr>
        <w:t>)</w:t>
      </w:r>
      <w:r w:rsidRPr="003945E4">
        <w:rPr>
          <w:lang w:val="en-US"/>
        </w:rPr>
        <w:fldChar w:fldCharType="end"/>
      </w:r>
      <w:r w:rsidRPr="003945E4">
        <w:rPr>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3945E4" w14:paraId="44AC3657" w14:textId="77777777" w:rsidTr="008D39E8">
        <w:tc>
          <w:tcPr>
            <w:tcW w:w="4396" w:type="pct"/>
          </w:tcPr>
          <w:p w14:paraId="73A2C00A" w14:textId="77777777" w:rsidR="008D39E8" w:rsidRPr="003945E4" w:rsidRDefault="00CD0B30"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5AE241D" w14:textId="11AC817F" w:rsidR="008D39E8" w:rsidRPr="003945E4" w:rsidRDefault="008D39E8" w:rsidP="008D39E8">
            <w:pPr>
              <w:pStyle w:val="Beschriftung"/>
              <w:jc w:val="right"/>
              <w:rPr>
                <w:lang w:val="en-US"/>
              </w:rPr>
            </w:pPr>
            <w:bookmarkStart w:id="8" w:name="_Ref194921478"/>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7</w:t>
            </w:r>
            <w:r w:rsidRPr="003945E4">
              <w:fldChar w:fldCharType="end"/>
            </w:r>
            <w:bookmarkEnd w:id="8"/>
            <w:r w:rsidRPr="003945E4">
              <w:t>)</w:t>
            </w:r>
          </w:p>
        </w:tc>
      </w:tr>
      <w:tr w:rsidR="008D39E8" w:rsidRPr="003945E4" w14:paraId="03DA9016" w14:textId="77777777" w:rsidTr="008D39E8">
        <w:tc>
          <w:tcPr>
            <w:tcW w:w="4396" w:type="pct"/>
          </w:tcPr>
          <w:p w14:paraId="1DAD7E3A" w14:textId="77777777" w:rsidR="008D39E8" w:rsidRPr="003945E4" w:rsidRDefault="00CD0B30" w:rsidP="008D39E8">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23D029A6" w14:textId="749C7A54" w:rsidR="008D39E8" w:rsidRPr="003945E4" w:rsidRDefault="008D39E8" w:rsidP="008D39E8">
            <w:pPr>
              <w:pStyle w:val="Beschriftung"/>
              <w:jc w:val="right"/>
              <w:rPr>
                <w:lang w:val="en-US"/>
              </w:rPr>
            </w:pPr>
            <w:bookmarkStart w:id="9" w:name="_Ref194921482"/>
            <w:r w:rsidRPr="003945E4">
              <w:t>(</w:t>
            </w:r>
            <w:r w:rsidRPr="003945E4">
              <w:fldChar w:fldCharType="begin"/>
            </w:r>
            <w:r w:rsidRPr="003945E4">
              <w:instrText xml:space="preserve"> STYLEREF 1 \s </w:instrText>
            </w:r>
            <w:r w:rsidRPr="003945E4">
              <w:fldChar w:fldCharType="separate"/>
            </w:r>
            <w:r w:rsidR="00C64143" w:rsidRPr="003945E4">
              <w:rPr>
                <w:noProof/>
              </w:rPr>
              <w:t>2</w:t>
            </w:r>
            <w:r w:rsidRPr="003945E4">
              <w:fldChar w:fldCharType="end"/>
            </w:r>
            <w:r w:rsidRPr="003945E4">
              <w:t>.</w:t>
            </w:r>
            <w:r w:rsidRPr="003945E4">
              <w:fldChar w:fldCharType="begin"/>
            </w:r>
            <w:r w:rsidRPr="003945E4">
              <w:instrText xml:space="preserve"> SEQ Equation \* ARABIC \s 1 </w:instrText>
            </w:r>
            <w:r w:rsidRPr="003945E4">
              <w:fldChar w:fldCharType="separate"/>
            </w:r>
            <w:r w:rsidR="00C64143" w:rsidRPr="003945E4">
              <w:rPr>
                <w:noProof/>
              </w:rPr>
              <w:t>8</w:t>
            </w:r>
            <w:r w:rsidRPr="003945E4">
              <w:fldChar w:fldCharType="end"/>
            </w:r>
            <w:bookmarkEnd w:id="9"/>
            <w:r w:rsidRPr="003945E4">
              <w:t>)</w:t>
            </w:r>
          </w:p>
        </w:tc>
      </w:tr>
    </w:tbl>
    <w:p w14:paraId="7AE95C35" w14:textId="64CBEE51" w:rsidR="00541139" w:rsidRDefault="00541139" w:rsidP="00541139">
      <w:pPr>
        <w:rPr>
          <w:lang w:val="en-US"/>
        </w:rPr>
      </w:pPr>
      <w:r w:rsidRPr="003945E4">
        <w:rPr>
          <w:lang w:val="en-US"/>
        </w:rPr>
        <w:t>Fig.</w:t>
      </w:r>
      <w:r w:rsidR="00144E26" w:rsidRPr="003945E4">
        <w:rPr>
          <w:lang w:val="en-US"/>
        </w:rPr>
        <w:t> </w:t>
      </w:r>
      <w:r w:rsidRPr="003945E4">
        <w:rPr>
          <w:lang w:val="en-US"/>
        </w:rPr>
        <w:t xml:space="preserve">1c shows a qualitative dynamic course of the GS filling level. </w:t>
      </w:r>
      <w:r w:rsidR="002104D7" w:rsidRPr="003945E4">
        <w:rPr>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0" w:name="_Hlk207213007"/>
      <w:r w:rsidR="00B05A33">
        <w:rPr>
          <w:lang w:val="en-US"/>
        </w:rPr>
        <w:t>Anaerobic digestion</w:t>
      </w:r>
      <w:r>
        <w:rPr>
          <w:lang w:val="en-US"/>
        </w:rPr>
        <w:t xml:space="preserve"> plant</w:t>
      </w:r>
      <w:r w:rsidRPr="32AF646F">
        <w:rPr>
          <w:lang w:val="en-US"/>
        </w:rPr>
        <w:t xml:space="preserve"> dimensioning</w:t>
      </w:r>
      <w:bookmarkEnd w:id="10"/>
    </w:p>
    <w:p w14:paraId="7CC49651" w14:textId="7D2022D4"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lang w:val="en-US"/>
              </w:rPr>
              <w:t>(2022)</w:t>
            </w:r>
          </w:hyperlink>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58AC5F07" w:rsidR="00222BF4" w:rsidRPr="003945E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AzNTFhYjliLWE3OWQtNDU0Yy05YzgyLTI4N2IwY2JlYjg5MC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C40BC0" w:rsidRPr="00C40BC0">
              <w:rPr>
                <w:lang w:val="en-US"/>
              </w:rPr>
              <w:t>(Jimenez et al., 2015)</w:t>
            </w:r>
          </w:hyperlink>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 xml:space="preserve">of </w:t>
      </w:r>
      <w:r w:rsidRPr="003945E4">
        <w:rPr>
          <w:lang w:val="en-US"/>
        </w:rPr>
        <w:t xml:space="preserve">raw macronutrients </w:t>
      </w:r>
      <w:sdt>
        <w:sdtPr>
          <w:rPr>
            <w:lang w:val="en-US"/>
          </w:rPr>
          <w:alias w:val="To edit, see citavi.com/edit"/>
          <w:tag w:val="CitaviPlaceholder#e2d2f5f6-f162-4088-9a32-7ee16feb8ca5"/>
          <w:id w:val="-721205375"/>
          <w:placeholder>
            <w:docPart w:val="E1B47399DF8E4AAAABFAA2184F5AFC00"/>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UyZDJmNWY2LWYxNjItNDA4OC05YTMyLTdlZTE2ZmViOGNhNSIsIlRleHQiOiIoV2VpbnJpY2ggZXQgYWwuLCAyMDIxKSIsIldBSVZlcnNpb24iOiI2LjE5LjIuMSJ9}</w:instrText>
          </w:r>
          <w:r w:rsidRPr="003945E4">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3945E4">
              <w:rPr>
                <w:lang w:val="en-US"/>
              </w:rPr>
              <w:t>(Weinrich et al., 2021)</w:t>
            </w:r>
          </w:hyperlink>
          <w:r w:rsidRPr="003945E4">
            <w:rPr>
              <w:lang w:val="en-US"/>
            </w:rPr>
            <w:fldChar w:fldCharType="end"/>
          </w:r>
        </w:sdtContent>
      </w:sdt>
      <w:r w:rsidRPr="003945E4">
        <w:rPr>
          <w:lang w:val="en-US"/>
        </w:rPr>
        <w:t xml:space="preserve">. Other </w:t>
      </w:r>
      <w:r w:rsidR="0008402C" w:rsidRPr="003945E4">
        <w:rPr>
          <w:lang w:val="en-US"/>
        </w:rPr>
        <w:t>parametric or structural uncertainties were ignored</w:t>
      </w:r>
      <w:r w:rsidR="001625BD" w:rsidRPr="003945E4">
        <w:rPr>
          <w:lang w:val="en-US"/>
        </w:rPr>
        <w:t>. D</w:t>
      </w:r>
      <w:r w:rsidR="006464C4" w:rsidRPr="003945E4">
        <w:rPr>
          <w:lang w:val="en-US"/>
        </w:rPr>
        <w:t xml:space="preserve">etermining their corresponding bounds would require </w:t>
      </w:r>
      <w:r w:rsidR="001625BD" w:rsidRPr="003945E4">
        <w:rPr>
          <w:lang w:val="en-US"/>
        </w:rPr>
        <w:t>additional</w:t>
      </w:r>
      <w:r w:rsidR="006464C4" w:rsidRPr="003945E4">
        <w:rPr>
          <w:lang w:val="en-US"/>
        </w:rPr>
        <w:t xml:space="preserve"> investigation</w:t>
      </w:r>
      <w:r w:rsidR="001625BD" w:rsidRPr="003945E4">
        <w:rPr>
          <w:lang w:val="en-US"/>
        </w:rPr>
        <w:t>s</w:t>
      </w:r>
      <w:r w:rsidR="006464C4" w:rsidRPr="003945E4">
        <w:rPr>
          <w:lang w:val="en-US"/>
        </w:rPr>
        <w:t>, e.g. by means of a sensitivity analysis</w:t>
      </w:r>
      <w:r w:rsidR="001625BD" w:rsidRPr="003945E4">
        <w:rPr>
          <w:lang w:val="en-US"/>
        </w:rPr>
        <w:t xml:space="preserve">, </w:t>
      </w:r>
      <w:r w:rsidR="006464C4" w:rsidRPr="003945E4">
        <w:rPr>
          <w:lang w:val="en-US"/>
        </w:rPr>
        <w:t xml:space="preserve">as described in </w:t>
      </w:r>
      <w:sdt>
        <w:sdtPr>
          <w:rPr>
            <w:lang w:val="en-US"/>
          </w:rPr>
          <w:alias w:val="To edit, see citavi.com/edit"/>
          <w:tag w:val="CitaviPlaceholder#9959a9dd-a5e6-4829-88b7-f0ec65ad0d3b"/>
          <w:id w:val="176859061"/>
          <w:placeholder>
            <w:docPart w:val="DefaultPlaceholder_-1854013440"/>
          </w:placeholder>
        </w:sdtPr>
        <w:sdtEndPr/>
        <w:sdtContent>
          <w:r w:rsidR="001625BD"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MxMzc2LWU5YzUtNDY0Ny1iMGJmLWNhYThjZmM4ZGQxNC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OTk1OWE5ZGQtYTVlNi00ODI5LTg4YjctZjBlYzY1YWQwZDNiIiwiVGV4dCI6IihQaWNlbm8tRMOtYXogZXQgYWwuLCAyMDIwKSIsIldBSVZlcnNpb24iOiI2LjE5LjIuMSJ9}</w:instrText>
          </w:r>
          <w:r w:rsidR="001625BD" w:rsidRPr="003945E4">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3945E4">
              <w:rPr>
                <w:lang w:val="en-US"/>
              </w:rPr>
              <w:t>(Piceno-Díaz et al., 2020)</w:t>
            </w:r>
          </w:hyperlink>
          <w:r w:rsidR="001625BD" w:rsidRPr="003945E4">
            <w:rPr>
              <w:lang w:val="en-US"/>
            </w:rPr>
            <w:fldChar w:fldCharType="end"/>
          </w:r>
        </w:sdtContent>
      </w:sdt>
      <w:r w:rsidR="002F4266" w:rsidRPr="003945E4">
        <w:rPr>
          <w:lang w:val="en-US"/>
        </w:rPr>
        <w:t>, but would exceed the scope of this study</w:t>
      </w:r>
      <w:r w:rsidR="0008402C" w:rsidRPr="003945E4">
        <w:rPr>
          <w:lang w:val="en-US"/>
        </w:rPr>
        <w:t xml:space="preserve">. The following </w:t>
      </w:r>
      <w:r w:rsidR="00EB3D3E" w:rsidRPr="003945E4">
        <w:rPr>
          <w:lang w:val="en-US"/>
        </w:rPr>
        <w:t xml:space="preserve">substrates </w:t>
      </w:r>
      <w:r w:rsidR="0008402C" w:rsidRPr="003945E4">
        <w:rPr>
          <w:lang w:val="en-US"/>
        </w:rPr>
        <w:t xml:space="preserve">typical </w:t>
      </w:r>
      <w:r w:rsidR="00EB3D3E" w:rsidRPr="003945E4">
        <w:rPr>
          <w:lang w:val="en-US"/>
        </w:rPr>
        <w:t xml:space="preserve">of </w:t>
      </w:r>
      <w:r w:rsidR="0008402C" w:rsidRPr="003945E4">
        <w:rPr>
          <w:lang w:val="en-US"/>
        </w:rPr>
        <w:t xml:space="preserve">agricultural AD </w:t>
      </w:r>
      <w:r w:rsidR="002F2A61" w:rsidRPr="003945E4">
        <w:rPr>
          <w:lang w:val="en-US"/>
        </w:rPr>
        <w:t xml:space="preserve">plants </w:t>
      </w:r>
      <w:r w:rsidR="00EB3D3E" w:rsidRPr="003945E4">
        <w:rPr>
          <w:lang w:val="en-US"/>
        </w:rPr>
        <w:t>in Germany</w:t>
      </w:r>
      <w:r w:rsidR="0008402C" w:rsidRPr="003945E4">
        <w:rPr>
          <w:lang w:val="en-US"/>
        </w:rPr>
        <w:t xml:space="preserve"> were considered</w:t>
      </w:r>
      <w:r w:rsidR="00156823" w:rsidRPr="003945E4">
        <w:rPr>
          <w:lang w:val="en-US"/>
        </w:rPr>
        <w:t xml:space="preserve"> </w:t>
      </w:r>
      <w:sdt>
        <w:sdtPr>
          <w:rPr>
            <w:lang w:val="en-US"/>
          </w:rPr>
          <w:alias w:val="To edit, see citavi.com/edit"/>
          <w:tag w:val="CitaviPlaceholder#a242227f-f855-497a-a39b-c205b5836d5f"/>
          <w:id w:val="713313650"/>
          <w:placeholder>
            <w:docPart w:val="DefaultPlaceholder_-1854013440"/>
          </w:placeholder>
        </w:sdtPr>
        <w:sdtEndPr/>
        <w:sdtContent>
          <w:r w:rsidR="00156823"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MzUwY2VmZTMtMzFiOS00MzkxLThhN2YtYWUwYWM2OTlkNDcyIiwiUmFuZ2VTdGFydCI6MTksIlJhbmdlTGVuZ3RoIjoyOCwiUmVmZXJlbmNlSWQiOiI2YTMyMWUyYS03ZWE3LTRkYWUtODAxMi0yNzQwZjQ1NGQwNTc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gtMzFUMjE6MTQ6NTg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cmVmIjoiOCJ9fSx7IiRpZCI6IjQ1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Q2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NDc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yZWYiOiIxMSJ9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1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X1dLCJGb3JtYXR0ZWRUZXh0Ijp7IiRpZCI6IjU1IiwiQ291bnQiOjEsIlRleHRVbml0cyI6W3siJGlkIjoiNTYiLCJGb250U3R5bGUiOnsiJGlkIjoiNTciLCJOZXV0cmFsIjp0cnVlfSwiUmVhZGluZ09yZGVyIjoxLCJUZXh0IjoiKEFobWVkIGV0IGFsLiwgMjAxNjsgRGFuaWVs4oCQR3JvbWtlIGV0IGFsLiwgMjAxODsgSGFobiBldCBhbC4sIDIwMTQpIn1dfSwiVGFnIjoiQ2l0YXZpUGxhY2Vob2xkZXIjYTI0MjIyN2YtZjg1NS00OTdhLWEzOWItYzIwNWI1ODM2ZDVmIiwiVGV4dCI6IihBaG1lZCBldCBhbC4sIDIwMTY7IERhbmllbOKAkEdyb21rZSBldCBhbC4sIDIwMTg7IEhhaG4gZXQgYWwuLCAyMDE0KSIsIldBSVZlcnNpb24iOiI2LjE5LjIuMSJ9}</w:instrText>
          </w:r>
          <w:r w:rsidR="00156823" w:rsidRPr="003945E4">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3945E4">
              <w:rPr>
                <w:lang w:val="en-US"/>
              </w:rPr>
              <w:t>(Ahmed et al., 2016</w:t>
            </w:r>
          </w:hyperlink>
          <w:hyperlink w:anchor="_CTVL0016a321e2a7ea74dae80122740f454d057" w:tooltip="Daniel‐Gromke, J.; Rensberg, N.; Denysenko, V.; Stinner, W.; Schmalfuß, T.; Scheftelowitz, M.; Nelles, M.; Liebetrau, J. (2018): Current Developments …" w:history="1">
            <w:r w:rsidR="00C40BC0" w:rsidRPr="003945E4">
              <w:rPr>
                <w:lang w:val="en-US"/>
              </w:rPr>
              <w:t>; Daniel</w:t>
            </w:r>
            <w:r w:rsidR="00C40BC0" w:rsidRPr="003945E4">
              <w:rPr>
                <w:rFonts w:ascii="Times New Roman" w:hAnsi="Times New Roman" w:cs="Times New Roman"/>
                <w:lang w:val="en-US"/>
              </w:rPr>
              <w:t>‐</w:t>
            </w:r>
            <w:r w:rsidR="00C40BC0" w:rsidRPr="003945E4">
              <w:rPr>
                <w:lang w:val="en-US"/>
              </w:rPr>
              <w:t>Gromke et al., 2018</w:t>
            </w:r>
          </w:hyperlink>
          <w:hyperlink w:anchor="_CTVL0012bd31ee52dd149399037a277cf967998" w:tooltip="Hahn, H.; Ganagin, W.; Hartmann, K.; Wachendorf, M. (2014): Cost analysis of concepts for a demand oriented biogas supply for flexible power generatio…" w:history="1">
            <w:r w:rsidR="00C40BC0" w:rsidRPr="003945E4">
              <w:rPr>
                <w:lang w:val="en-US"/>
              </w:rPr>
              <w:t>; Hahn et al., 2014)</w:t>
            </w:r>
          </w:hyperlink>
          <w:r w:rsidR="00156823" w:rsidRPr="003945E4">
            <w:rPr>
              <w:lang w:val="en-US"/>
            </w:rPr>
            <w:fldChar w:fldCharType="end"/>
          </w:r>
        </w:sdtContent>
      </w:sdt>
      <w:r w:rsidR="0008402C" w:rsidRPr="003945E4">
        <w:rPr>
          <w:lang w:val="en-US"/>
        </w:rPr>
        <w:t>: grass silage (</w:t>
      </w:r>
      <w:proofErr w:type="spellStart"/>
      <w:r w:rsidR="0008402C" w:rsidRPr="003945E4">
        <w:rPr>
          <w:lang w:val="en-US"/>
        </w:rPr>
        <w:t>GrS</w:t>
      </w:r>
      <w:proofErr w:type="spellEnd"/>
      <w:r w:rsidR="0008402C" w:rsidRPr="003945E4">
        <w:rPr>
          <w:lang w:val="en-US"/>
        </w:rPr>
        <w:t>), maize silage (MS), sugar beet silage (SBS) and cattle manure (CM). Individual substrate costs per t of fresh matter (FM) are provided in Tab. 2.</w:t>
      </w:r>
    </w:p>
    <w:p w14:paraId="6DA63454" w14:textId="77777777" w:rsidR="00222BF4" w:rsidRPr="003945E4" w:rsidRDefault="00222BF4" w:rsidP="00222BF4">
      <w:pPr>
        <w:pStyle w:val="berschrift3"/>
        <w:rPr>
          <w:lang w:val="en-US"/>
        </w:rPr>
      </w:pPr>
      <w:r w:rsidRPr="003945E4">
        <w:rPr>
          <w:lang w:val="en-US"/>
        </w:rPr>
        <w:t>2.2.1 Nominal computation</w:t>
      </w:r>
    </w:p>
    <w:p w14:paraId="1C326D4F" w14:textId="47294C43" w:rsidR="00222BF4" w:rsidRPr="003945E4" w:rsidRDefault="00222BF4">
      <w:pPr>
        <w:rPr>
          <w:lang w:val="en-US"/>
        </w:rPr>
      </w:pPr>
      <w:r w:rsidRPr="003945E4">
        <w:rPr>
          <w:lang w:val="en-US"/>
        </w:rPr>
        <w:t xml:space="preserve">ADM1-R3 influent concentrations, denoted as </w:t>
      </w:r>
      <m:oMath>
        <m:r>
          <w:rPr>
            <w:rFonts w:ascii="Cambria Math" w:hAnsi="Cambria Math"/>
            <w:lang w:val="en-US"/>
          </w:rPr>
          <m:t>ξ</m:t>
        </m:r>
      </m:oMath>
      <w:r w:rsidRPr="003945E4">
        <w:rPr>
          <w:lang w:val="en-US"/>
        </w:rPr>
        <w:t xml:space="preserve">, were computed according to </w:t>
      </w:r>
      <w:sdt>
        <w:sdtPr>
          <w:rPr>
            <w:lang w:val="en-US"/>
          </w:rPr>
          <w:alias w:val="To edit, see citavi.com/edit"/>
          <w:tag w:val="CitaviPlaceholder#473230db-584c-4c83-b697-adac0b1f9831"/>
          <w:id w:val="-1707485036"/>
          <w:placeholder>
            <w:docPart w:val="6F77D7F9346943F591309B07E20436EF"/>
          </w:placeholder>
        </w:sdtPr>
        <w:sdtEndPr/>
        <w:sdtContent>
          <w:r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OC0yN1QxODozMTozO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Pr="003945E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3945E4">
              <w:rPr>
                <w:lang w:val="en-US"/>
              </w:rPr>
              <w:t>Delory et al.</w:t>
            </w:r>
          </w:hyperlink>
          <w:r w:rsidRPr="003945E4">
            <w:rPr>
              <w:lang w:val="en-US"/>
            </w:rPr>
            <w:fldChar w:fldCharType="end"/>
          </w:r>
        </w:sdtContent>
      </w:sdt>
      <w:r w:rsidRPr="003945E4">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EndPr/>
        <w:sdtContent>
          <w:r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gtMjdUMTg6MzE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Pr="003945E4">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C40BC0" w:rsidRPr="003945E4">
              <w:rPr>
                <w:lang w:val="en-US"/>
              </w:rPr>
              <w:t>(2025)</w:t>
            </w:r>
          </w:hyperlink>
          <w:r w:rsidRPr="003945E4">
            <w:rPr>
              <w:lang w:val="en-US"/>
            </w:rPr>
            <w:fldChar w:fldCharType="end"/>
          </w:r>
        </w:sdtContent>
      </w:sdt>
      <w:r w:rsidRPr="003945E4">
        <w:rPr>
          <w:lang w:val="en-US"/>
        </w:rPr>
        <w:t xml:space="preserve">. To compute individual concentrations of dissociated components of acetic acids, carbon dioxide and ammonia nitrogen typical pH values for silages and manure were taken from </w:t>
      </w:r>
      <w:sdt>
        <w:sdtPr>
          <w:rPr>
            <w:lang w:val="en-US"/>
          </w:rPr>
          <w:alias w:val="To edit, see citavi.com/edit"/>
          <w:tag w:val="CitaviPlaceholder#855a82fb-1575-4d90-9003-c0df54d7b84f"/>
          <w:id w:val="-1782792723"/>
          <w:placeholder>
            <w:docPart w:val="8AEC356DBC064F6EBF360F0DECF7E49C"/>
          </w:placeholder>
        </w:sdtPr>
        <w:sdtEndPr/>
        <w:sdtContent>
          <w:r w:rsidRPr="003945E4">
            <w:rPr>
              <w:lang w:val="en-US"/>
            </w:rPr>
            <w:fldChar w:fldCharType="begin"/>
          </w:r>
          <w:r w:rsidRPr="003945E4">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1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LCBTdHJ1YmVsdCAyMDA4IOKAkyBDb3JyZWN0aW5nIHRoZSBEcnkgTWF0dGVyIENvbnRlbnQiLCJTaG9ydFRpdGxlVXBkYXRlVHlwZSI6MCwiU3RhdGljSWRzIjpbImMxYTYwZDEwLTQxNmEtNDBiYi05MGMyLTU0MTI2NGM4YmZhYyJdLCJUYWJsZU9mQ29udGVudHNDb21wbGV4aXR5IjowLCJUYWJsZU9mQ29udGVudHNTb3VyY2VUZXh0Rm9ybWF0IjowLCJUYXNrcyI6W10sIlRpdGxlIjoiQ29ycmVjdGluZyB0aGUgRHJ5IE1hdHRlciBDb250ZW50IG9mIEdyYXNzIFNpbGFnZXMgYXMgYSBTdWJzdHJhdGUgZm9yIEJpb2dhcyBQcm9kdWN0aW9uIiwiVHJhbnNsYXRvcnMiOltdLCJWb2x1bWUiOiI2MyIsIlllYXIiOiIyMDA4IiwiWWVhclJlc29sdmVkIjoiMjAwOCIsIkNyZWF0ZWRCeSI6Il9IZWxsbWFubiwgU2ltb24iLCJDcmVhdGVkT24iOiIyMDI0LTA4LTAyVDEyOjM4OjU4IiwiTW9kaWZpZWRCeSI6Il9IZWxsbWFubiwgU2ltb24iLCJJZCI6ImQxNjFkYjgwLWIwNDgtNGU4OS1iNjNjLWM4YTc0MDJmNjUzYSIsIk1vZGlmaWVkT24iOiIyMDI1LTA3LTIxVDEzOjA0OjE5IiwiUHJvamVjdCI6eyIkcmVmIjoiOCJ9fSwiVXNlTnVtYmVyaW5nVHlwZU9mUGFyZW50RG9jdW1lbnQiOmZhbHNlfSx7IiRpZCI6IjE2IiwiJHR5cGUiOiJTd2lzc0FjYWRlbWljLkNpdGF2aS5DaXRhdGlvbnMuV29yZFBsYWNlaG9sZGVyRW50cnksIFN3aXNzQWNhZGVtaWMuQ2l0YXZpIiwiSWQiOiI0MGM1NmY1Zi1jMWYxLTRiMjItOTcwNy1hZTkwODllMmM3MjUiLCJSYW5nZVN0YXJ0IjoyMSwiUmVmZXJlbmNlSWQiOiJmOWI1Yzc0Ny1iMDM4LTQ5MmUtOWY0OC1jMTI4ODQ0ZDAzMGYiLCJOb1BhciI6dHJ1ZS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BlcnNvbk9ubHkiOnRydWU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IZWxsbWFubiwgU2ltb24iLCJJZCI6ImY5YjVjNzQ3LWIwMzgtNDkyZS05ZjQ4LWMxMjg4NDRkMDMwZiIsIk1vZGlmaWVkT24iOiIyMDI1LTA3LTIxVDEzOjA0OjI3IiwiUHJvamVjdCI6eyIkcmVmIjoiOCJ9fSwiVXNlTnVtYmVyaW5nVHlwZU9mUGFyZW50RG9jdW1lbnQiOmZhbHNlfSx7IiRpZCI6IjI0IiwiJHR5cGUiOiJTd2lzc0FjYWRlbWljLkNpdGF2aS5DaXRhdGlvbnMuV29yZFBsYWNlaG9sZGVyRW50cnksIFN3aXNzQWNhZGVtaWMuQ2l0YXZpIiwiSWQiOiI3N2NmZDczNy1kMjliLTQ5ZDctYjI0OS00YjY1N2JjMjYzNzciLCJSYW5nZVN0YXJ0IjoyMSwiUmVmZXJlbmNlSWQiOiIzYjNhNzRlNC0yMWI1LTRlNDEtYWExYy1kNzVlYjQxNGFmOTUiLCJOb1BhciI6dHJ1ZS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BlcnNvbk9ubHkiOnRydWUsIlJlZmVyZW5jZSI6eyIkaWQiOiIyO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IZWxsbWFubiwgU2ltb24iLCJJZCI6IjNiM2E3NGU0LTIxYjUtNGU0MS1hYTFjLWQ3NWViNDE0YWY5NSIsIk1vZGlmaWVkT24iOiIyMDI1LTA3LTIxVDEzOjA0OjM4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sidRPr="003945E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3945E4">
              <w:rPr>
                <w:lang w:val="en-US"/>
              </w:rPr>
              <w:t>Weißbach and Strubelt</w:t>
            </w:r>
          </w:hyperlink>
          <w:r w:rsidRPr="003945E4">
            <w:rPr>
              <w:lang w:val="en-US"/>
            </w:rPr>
            <w:fldChar w:fldCharType="end"/>
          </w:r>
        </w:sdtContent>
      </w:sdt>
      <w:r w:rsidRPr="003945E4">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EndPr/>
        <w:sdtContent>
          <w:r w:rsidRPr="003945E4">
            <w:rPr>
              <w:lang w:val="en-US"/>
            </w:rPr>
            <w:fldChar w:fldCharType="begin"/>
          </w:r>
          <w:r w:rsidRPr="003945E4">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SGVsbG1hbm4sIFNpbW9uIiwiSWQiOiJkMTYxZGI4MC1iMDQ4LTRlODktYjYzYy1jOGE3NDAyZjY1M2EiLCJNb2RpZmllZE9uIjoiMjAyNS0wNy0yMVQxMzowNDoxOSIsIlByb2plY3QiOnsiJHJlZiI6IjgifX0sIlVzZU51bWJlcmluZ1R5cGVPZlBhcmVudERvY3VtZW50IjpmYWxzZSwiWWVhck9ubHkiOnRydWV9LHsiJGlkIjoiMTYiLCIkdHlwZSI6IlN3aXNzQWNhZGVtaWMuQ2l0YXZpLkNpdGF0aW9ucy5Xb3JkUGxhY2Vob2xkZXJFbnRyeSwgU3dpc3NBY2FkZW1pYy5DaXRhdmkiLCJJZCI6ImNkYjc5MzExLTQ3Y2YtNDdlNy04YjI3LTIxMTcwNmU5NGIyMyIsIlJhbmdlU3RhcnQiOjYsIlJhbmdlTGVuZ3RoIjo3LCJSZWZlcmVuY2VJZCI6ImY5YjVjNzQ3LWIwMzgtNDkyZS05ZjQ4LWMxMjg4NDRkMDMw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HJlZiI6IjcifSx7IiRyZWYiOiI5In1dLCJDaXRhdGlvbktleVVwZGF0ZVR5cGUiOjAsIkNvbGxhYm9yYXRvcnMiOltdLCJEb2kiOiIxMC4xNTE1MC9sdC4yMDA4Ljc3OSIsIkVkaXRvcnMiOltdLCJFdmFsdWF0aW9uQ29tcGxleGl0eSI6MCwiRXZhbHVhdGlvblNvdXJjZVRleHRGb3JtYXQiOjAsIkdyb3VwcyI6W3siJHJlZiI6IjEwIn1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NTE1MC9MVC4yMDA4Ljc3OSIsIlVyaVN0cmluZyI6Imh0dHBzOi8vZG9pLm9yZy8xMC4xNTE1MC9sdC4yMDA4Ljc3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y0yOFQxMTo0NDozMCIsIk1vZGlmaWVkQnkiOiJfSGVsbG1hbm4sIFNpbW9uIiwiSWQiOiJiNDEzYTQ3Mi0zY2UyLTQwMmUtYjVkZC04M2Y0MDNmODhjNjgiLCJNb2RpZmllZE9uIjoiMjAyNC0wOC0wMlQxMjo0MDozNCIsIlByb2plY3QiOnsiJHJlZiI6IjgifX1dLCJOdW1iZXIiOiI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Vm9sdW1lIjoiNjMiLCJZZWFyIjoiMjAwOCIsIlllYXJSZXNvbHZlZCI6IjIwMDgiLCJDcmVhdGVkQnkiOiJfSGVsbG1hbm4sIFNpbW9uIiwiQ3JlYXRlZE9uIjoiMjAyNC0wMy0yOFQxMTo0NDozMCIsIk1vZGlmaWVkQnkiOiJfSGVsbG1hbm4sIFNpbW9uIiwiSWQiOiJmOWI1Yzc0Ny1iMDM4LTQ5MmUtOWY0OC1jMTI4ODQ0ZDAzMGYiLCJNb2RpZmllZE9uIjoiMjAyNS0wNy0yMVQxMzowNDoyNyIsIlByb2plY3QiOnsiJHJlZiI6IjgifX0sIlVzZU51bWJlcmluZ1R5cGVPZlBhcmVudERvY3VtZW50IjpmYWxzZSwiWWVhck9ubHkiOnRydWV9LHsiJGlkIjoiMjQiLCIkdHlwZSI6IlN3aXNzQWNhZGVtaWMuQ2l0YXZpLkNpdGF0aW9ucy5Xb3JkUGxhY2Vob2xkZXJFbnRyeSwgU3dpc3NBY2FkZW1pYy5DaXRhdmkiLCJJZCI6ImI4NDE3ZDgxLWNkZGQtNDJlNC1iNjQwLTA1YWZjYjYxZjcxYyIsIlJhbmdlU3RhcnQiOjEz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0hlbGxtYW5uLCBTaW1vbiIsIklkIjoiM2IzYTc0ZTQtMjFiNS00ZTQxLWFhMWMtZDc1ZWI0MTRhZjk1IiwiTW9kaWZpZWRPbiI6IjIwMjUtMDctMjFUMTM6MDQ6Mzg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sidRPr="003945E4">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C40BC0" w:rsidRPr="003945E4">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C40BC0" w:rsidRPr="003945E4">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C40BC0" w:rsidRPr="003945E4">
              <w:rPr>
                <w:lang w:val="en-US"/>
              </w:rPr>
              <w:t>, 2008c)</w:t>
            </w:r>
          </w:hyperlink>
          <w:r w:rsidRPr="003945E4">
            <w:rPr>
              <w:lang w:val="en-US"/>
            </w:rPr>
            <w:fldChar w:fldCharType="end"/>
          </w:r>
        </w:sdtContent>
      </w:sdt>
      <w:r w:rsidRPr="003945E4">
        <w:rPr>
          <w:lang w:val="en-US"/>
        </w:rPr>
        <w:t xml:space="preserve"> and </w:t>
      </w:r>
      <w:sdt>
        <w:sdtPr>
          <w:rPr>
            <w:lang w:val="en-US"/>
          </w:rPr>
          <w:alias w:val="To edit, see citavi.com/edit"/>
          <w:tag w:val="CitaviPlaceholder#9c7c7eb8-6c67-4562-9c0c-f8f4a9d9e8dd"/>
          <w:id w:val="-500734384"/>
          <w:placeholder>
            <w:docPart w:val="6F77D7F9346943F591309B07E20436EF"/>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Pr="003945E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3945E4">
              <w:rPr>
                <w:lang w:val="en-US"/>
              </w:rPr>
              <w:t>Fisgativa et al.</w:t>
            </w:r>
          </w:hyperlink>
          <w:r w:rsidRPr="003945E4">
            <w:rPr>
              <w:lang w:val="en-US"/>
            </w:rPr>
            <w:fldChar w:fldCharType="end"/>
          </w:r>
        </w:sdtContent>
      </w:sdt>
      <w:r w:rsidRPr="003945E4">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EndPr/>
        <w:sdtContent>
          <w:r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Pr="003945E4">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sidRPr="003945E4">
              <w:rPr>
                <w:lang w:val="en-US"/>
              </w:rPr>
              <w:t>(2020)</w:t>
            </w:r>
          </w:hyperlink>
          <w:r w:rsidRPr="003945E4">
            <w:rPr>
              <w:lang w:val="en-US"/>
            </w:rPr>
            <w:fldChar w:fldCharType="end"/>
          </w:r>
        </w:sdtContent>
      </w:sdt>
      <w:r w:rsidRPr="003945E4">
        <w:rPr>
          <w:lang w:val="en-US"/>
        </w:rPr>
        <w:t>, respectively.</w:t>
      </w:r>
    </w:p>
    <w:p w14:paraId="7903115E" w14:textId="0AAC5BBA" w:rsidR="00FC6AF8" w:rsidRDefault="00222BF4" w:rsidP="00FC6AF8">
      <w:pPr>
        <w:ind w:firstLine="0"/>
        <w:rPr>
          <w:lang w:val="en-US"/>
        </w:rPr>
      </w:pPr>
      <w:r w:rsidRPr="003945E4">
        <w:rPr>
          <w:lang w:val="en-US"/>
        </w:rPr>
        <w:t>Total solids (</w:t>
      </w:r>
      <m:oMath>
        <m:r>
          <w:rPr>
            <w:rFonts w:ascii="Cambria Math" w:hAnsi="Cambria Math"/>
            <w:lang w:val="en-US"/>
          </w:rPr>
          <m:t>TS</m:t>
        </m:r>
      </m:oMath>
      <w:r w:rsidRPr="003945E4">
        <w:rPr>
          <w:lang w:val="en-US"/>
        </w:rPr>
        <w:t xml:space="preserve">) were assumed to consist of crude ash </w:t>
      </w:r>
      <m:oMath>
        <m:r>
          <w:rPr>
            <w:rFonts w:ascii="Cambria Math" w:hAnsi="Cambria Math"/>
            <w:lang w:val="en-US"/>
          </w:rPr>
          <m:t>XA</m:t>
        </m:r>
      </m:oMath>
      <w:r w:rsidRPr="003945E4">
        <w:rPr>
          <w:lang w:val="en-US"/>
        </w:rPr>
        <w:t xml:space="preserve"> and crude macronutrients (crude carbo</w:t>
      </w:r>
      <w:r w:rsidR="008D39E8" w:rsidRPr="003945E4">
        <w:rPr>
          <w:lang w:val="en-US"/>
        </w:rPr>
        <w:t>hydrates</w:t>
      </w:r>
      <w:r w:rsidR="008D39E8" w:rsidRPr="003945E4" w:rsidDel="002F2A61">
        <w:rPr>
          <w:lang w:val="en-US"/>
        </w:rPr>
        <w:t xml:space="preserve"> </w:t>
      </w:r>
      <m:oMath>
        <m:r>
          <w:rPr>
            <w:rFonts w:ascii="Cambria Math" w:hAnsi="Cambria Math"/>
            <w:lang w:val="en-US"/>
          </w:rPr>
          <m:t>XC</m:t>
        </m:r>
      </m:oMath>
      <w:r w:rsidR="008D39E8" w:rsidRPr="003945E4">
        <w:rPr>
          <w:lang w:val="en-US"/>
        </w:rPr>
        <w:t xml:space="preserve">, crude proteins </w:t>
      </w:r>
      <m:oMath>
        <m:r>
          <w:rPr>
            <w:rFonts w:ascii="Cambria Math" w:hAnsi="Cambria Math"/>
            <w:lang w:val="en-US"/>
          </w:rPr>
          <m:t>XP</m:t>
        </m:r>
      </m:oMath>
      <w:r w:rsidR="008D39E8" w:rsidRPr="003945E4">
        <w:rPr>
          <w:lang w:val="en-US"/>
        </w:rPr>
        <w:t xml:space="preserve"> and crude lipids</w:t>
      </w:r>
      <w:r w:rsidR="008D39E8" w:rsidRPr="003945E4">
        <w:rPr>
          <w:rFonts w:ascii="Cambria Math" w:hAnsi="Cambria Math"/>
          <w:i/>
          <w:lang w:val="en-US"/>
        </w:rPr>
        <w:t xml:space="preserve"> </w:t>
      </w:r>
      <m:oMath>
        <m:r>
          <w:rPr>
            <w:rFonts w:ascii="Cambria Math" w:hAnsi="Cambria Math"/>
            <w:lang w:val="en-US"/>
          </w:rPr>
          <m:t>XL</m:t>
        </m:r>
      </m:oMath>
      <w:r w:rsidR="008D39E8" w:rsidRPr="003945E4">
        <w:rPr>
          <w:lang w:val="en-US"/>
        </w:rPr>
        <w:t xml:space="preserve">), where lignin is considered as part of crude CH. Crude values are given in percentage of </w:t>
      </w:r>
      <m:oMath>
        <m:r>
          <w:rPr>
            <w:rFonts w:ascii="Cambria Math" w:hAnsi="Cambria Math"/>
            <w:lang w:val="en-US"/>
          </w:rPr>
          <m:t>TS</m:t>
        </m:r>
      </m:oMath>
      <w:r w:rsidR="008D39E8" w:rsidRPr="003945E4">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EndPr/>
        <w:sdtContent>
          <w:r w:rsidR="008D39E8"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4LTMxVDIxOjE0OjU4IiwiUHJvamVjdCI6eyIkcmVmIjoiOCJ9fSwiVXNlTnVtYmVyaW5nVHlwZU9mUGFyZW50RG9jdW1lbnQiOmZhbHNlfV0sIkZvcm1hdHRlZFRleHQiOnsiJGlkIjoiMjUiLCJDb3VudCI6MSwiVGV4dFVuaXRzIjpbeyIkaWQiOiIyNiIsIkZvbnRTdHlsZSI6eyIkaWQiOiIyNyIsIk5ldXRyYWwiOnRydWV9LCJSZWFkaW5nT3JkZXIiOjEsIlRleHQiOiIoV2VpbnJpY2ggZXQgYWwuLCAyMDIxKSJ9XX0sIlRhZyI6IkNpdGF2aVBsYWNlaG9sZGVyI2YzNjEwZThlLTNhOTItNGZiOS04ODNhLWU1MWI2YTlhMTdiMCIsIlRleHQiOiIoV2VpbnJpY2ggZXQgYWwuLCAyMDIxKSIsIldBSVZlcnNpb24iOiI2LjE5LjIuMSJ9}</w:instrText>
          </w:r>
          <w:r w:rsidR="008D39E8" w:rsidRPr="003945E4">
            <w:rPr>
              <w:lang w:val="en-US"/>
            </w:rPr>
            <w:fldChar w:fldCharType="separate"/>
          </w:r>
          <w:hyperlink w:anchor="_CTVL0016df8aa821b7747acb1edb4d9183c161a" w:tooltip="Weinrich, S.; Mauky, E.; Schmidt, T.; Krebs, C.; Liebetrau, J.; Nelles, M. (2021): Systematic simplification of the Anaerobic Digestion Model No. 1 (A…" w:history="1">
            <w:r w:rsidR="00C40BC0" w:rsidRPr="003945E4">
              <w:rPr>
                <w:lang w:val="en-US"/>
              </w:rPr>
              <w:t>(Weinrich et al., 2021)</w:t>
            </w:r>
          </w:hyperlink>
          <w:r w:rsidR="008D39E8" w:rsidRPr="003945E4">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3945E4"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AEFF05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444858DA" w:rsidR="00EF63E2" w:rsidRPr="00773618" w:rsidRDefault="00FC6AF8" w:rsidP="00FB4FD3">
      <w:pPr>
        <w:rPr>
          <w:lang w:val="en-US"/>
        </w:rPr>
      </w:pPr>
      <w:bookmarkStart w:id="11" w:name="_5bqn32glp415"/>
      <w:bookmarkStart w:id="12" w:name="_b20llt1pm978"/>
      <w:bookmarkStart w:id="13" w:name="_3saj0h2cz42i" w:colFirst="0" w:colLast="0"/>
      <w:bookmarkEnd w:id="11"/>
      <w:bookmarkEnd w:id="12"/>
      <w:bookmarkEnd w:id="13"/>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lang w:val="en-US"/>
              </w:rPr>
              <w:t>(Lübken et al., 2015)</w:t>
            </w:r>
          </w:hyperlink>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3945E4"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CD0B3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04F41ACA" w:rsidR="00D779B8" w:rsidRDefault="00D779B8">
            <w:pPr>
              <w:pStyle w:val="Beschriftung"/>
              <w:jc w:val="right"/>
              <w:rPr>
                <w:lang w:val="en-US"/>
              </w:rPr>
            </w:pPr>
            <w:bookmarkStart w:id="14" w:name="_Ref188204729"/>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0</w:t>
            </w:r>
            <w:r>
              <w:fldChar w:fldCharType="end"/>
            </w:r>
            <w:r w:rsidRPr="00C32D2B">
              <w:rPr>
                <w:lang w:val="en-US"/>
              </w:rPr>
              <w:t>)</w:t>
            </w:r>
            <w:bookmarkEnd w:id="14"/>
          </w:p>
        </w:tc>
      </w:tr>
    </w:tbl>
    <w:p w14:paraId="55802794" w14:textId="5533250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D9049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NvdmVyUGF0aCI6eyIkaWQiOiIyMSIsIiR0eXBlIjoiU3dpc3NBY2FkZW1pYy5DaXRhdmkuTGlua2VkUmVzb3VyY2UsIFN3aXNzQWNhZGVtaWMuQ2l0YXZpIiwiTGlua2VkUmVzb3VyY2VUeXBlIjoxLCJVcmlTdHJpbmciOiJCYXVlciAyMDE1IC0gQmlvZ2FzIFNjaWVuY2UgYW5kIFRlY2hub2xvZ3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MiLCIkdHlwZSI6IlN3aXNzQWNhZGVtaWMuQ2l0YXZpLlBlcnNvbiwgU3dpc3NBY2FkZW1pYy5DaXRhdmkiLCJGaXJzdE5hbWUiOiJHZW9yZyIsIkxhc3ROYW1lIjoiR8O8Yml0eiIsIlByb3RlY3RlZCI6ZmFsc2UsIlNleCI6MiwiQ3JlYXRlZEJ5IjoiX0hlbGxtYW5uLCBTaW1vbiIsIkNyZWF0ZWRPbiI6IjIwMjUtMDctMDlUMTE6NDA6MDEiLCJNb2RpZmllZEJ5IjoiX0hlbGxtYW5uLCBTaW1vbiIsIklkIjoiYjU3OGI2N2EtMGEzYS00OGE5LTkxMTEtYTQ0MmE2YTYzODEzIiwiTW9kaWZpZWRPbiI6IjIwMjUtMDctMDlUMTE6NDA6MDEiLCJQcm9qZWN0Ijp7IiRyZWYiOiI4In19LHsiJGlkIjoiMjQiLCIkdHlwZSI6IlN3aXNzQWNhZGVtaWMuQ2l0YXZpLlBlcnNvbiwgU3dpc3NBY2FkZW1pYy5DaXRhdmkiLCJGaXJzdE5hbWUiOiJBbGV4YW5kZXIiLCJMYXN0TmFtZSI6IkJhdWVyIiwiUHJvdGVjdGVkIjpmYWxzZSwiU2V4IjoyLCJDcmVhdGVkQnkiOiJfSGVsbG1hbm4sIFNpbW9uIiwiQ3JlYXRlZE9uIjoiMjAyNS0wNy0wOVQxMTo0MDowMSIsIk1vZGlmaWVkQnkiOiJfSGVsbG1hbm4sIFNpbW9uIiwiSWQiOiIzM2I5YWUzOC1lMTNhLTQ2ZmItOTRkNS1lMzRjODYzNmRlZjciLCJNb2RpZmllZE9uIjoiMjAyNS0wNy0wOVQxMTo0MDowMSIsIlByb2plY3QiOnsiJHJlZiI6IjgifX0seyIkaWQiOiIyNSIsIiR0eXBlIjoiU3dpc3NBY2FkZW1pYy5DaXRhdmkuUGVyc29uLCBTd2lzc0FjYWRlbWljLkNpdGF2aSIsIkxhc3ROYW1lIjoiQm9jaG1hbm4sIEd1ZW50aGVyLCBHcm9uYXVlciwgQW5kcmVhcyIsIlByb3RlY3RlZCI6ZmFsc2UsIlNleCI6MCwiQ3JlYXRlZEJ5IjoiX0hlbGxtYW5uLCBTaW1vbiIsIkNyZWF0ZWRPbiI6IjIwMjUtMDctMDlUMTE6NDI6NTgiLCJNb2RpZmllZEJ5IjoiX0hlbGxtYW5uLCBTaW1vbiIsIklkIjoiNTQ2NmFlM2EtMDA4ZC00YTA0LWI2NjgtOGFhOGNhNWY0NjNiIiwiTW9kaWZpZWRPbiI6IjIwMjUtMDctMDlUMTE6NDI6NTgiLCJQcm9qZWN0Ijp7IiRyZWYiOiI4In19LHsiJGlkIjoiMjYiLCIkdHlwZSI6IlN3aXNzQWNhZGVtaWMuQ2l0YXZpLlBlcnNvbiwgU3dpc3NBY2FkZW1pYy5DaXRhdmkiLCJGaXJzdE5hbWUiOiJTdGVmYW4iLCJMYXN0TmFtZSI6IldlaXNzIiwiUHJvdGVjdGVkIjpmYWxzZSwiU2V4IjoyLCJDcmVhdGVkQnkiOiJfSGVsbG1hbm4sIFNpbW9uIiwiQ3JlYXRlZE9uIjoiMjAyNS0wNy0wOVQxMTo0MDowMSIsIk1vZGlmaWVkQnkiOiJfSGVsbG1hbm4sIFNpbW9uIiwiSWQiOiJmNTI2ZTI2YS04YTZjLTQ1NmQtYTlkNC1iMWExMWQwYWQwZmUiLCJNb2RpZmllZE9uIjoiMjAyNS0wNy0wOVQxMTo0MDowMSIsIlByb2plY3QiOnsiJHJlZiI6IjgifX1dLCJFdmFsdWF0aW9uQ29tcGxleGl0eSI6MCwiRXZhbHVhdGlvblNvdXJjZVRleHRGb3JtYXQiOjAsIkdyb3VwcyI6W3siJHJlZiI6IjEzIn1dLCJIYXNMYWJlbDEiOmZhbHNlLCJIYXNMYWJlbDIiOmZhbHNlLCJJc2JuIjoiOTc4MzMxOTIxOTkzNiI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ndvcmxkY2F0Lm9yZy9vY2xjLzExOTQ0OTc5MzciLCJVcmlTdHJpbmciOiJodHRwOi8vd3d3LndvcmxkY2F0Lm9yZy9vY2xjLzExOTQ0OTc5Mz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y0wOVQxMTo0MDowMSIsIk1vZGlmaWVkQnkiOiJfSGVsbG1hbm4sIFNpbW9uIiwiSWQiOiIwMjQzODY2NC1mMjVlLTQ3ODctODk5Yy02MThiYzU4ZGE4MGIiLCJNb2RpZmllZE9uIjoiMjAyNS0wNy0wOVQxMTo0MDowMSIsIlByb2plY3QiOnsiJHJlZiI6IjgifX1d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C0zMVQyMToxNDo1OC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gtMzFUMjE6MTQ6NTg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hyperlink w:anchor="_CTVL001aa10622fc825473c887011dc382fbeeb" w:tooltip="Lübken, M.; Kosse, P.; Koch, K.; Gehring, T.; Wichern, M. (2015): Influent Fractionation for Modeling Continuous Anaerobic Digestion Processes. In Güb…" w:history="1">
            <w:r w:rsidR="00C40BC0" w:rsidRPr="00C40BC0">
              <w:rPr>
                <w:szCs w:val="24"/>
                <w:lang w:val="en-US"/>
              </w:rPr>
              <w:t>(Lübken et al., 2015)</w:t>
            </w:r>
          </w:hyperlink>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CD0B3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600E9D4A" w:rsidR="00D779B8" w:rsidRDefault="00D779B8">
            <w:pPr>
              <w:pStyle w:val="Beschriftung"/>
              <w:jc w:val="right"/>
              <w:rPr>
                <w:lang w:val="en-US"/>
              </w:rPr>
            </w:pPr>
            <w:bookmarkStart w:id="15" w:name="_Ref188204136"/>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1</w:t>
            </w:r>
            <w:r>
              <w:fldChar w:fldCharType="end"/>
            </w:r>
            <w:r w:rsidRPr="00C32D2B">
              <w:rPr>
                <w:lang w:val="en-US"/>
              </w:rPr>
              <w:t>)</w:t>
            </w:r>
            <w:bookmarkEnd w:id="15"/>
          </w:p>
        </w:tc>
      </w:tr>
    </w:tbl>
    <w:p w14:paraId="71C845DA" w14:textId="60E4A6B9"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C40BC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0hlbGxtYW5uLCBTaW1vbiIsIklkIjoiZmY5ZThiMTAtOWU4OC00Y2IyLWI1Y2QtZjExMGMwMGQzZGYxIiwiTW9kaWZpZWRPbiI6IjIwMjUtMDctMjVUMTI6MjM6MT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hyperlink w:anchor="_CTVL001ff9e8b109e884cb2b5cdf110c00d3df1" w:tooltip="Weißbach, F. (2009): Gas production potential of forage and cereal crops in biogas production. Agricultural Engineering 64 (5), 317–321." w:history="1">
            <w:r w:rsidR="00C40BC0" w:rsidRPr="00C40BC0">
              <w:rPr>
                <w:rFonts w:eastAsia="Garamond" w:cs="Garamond"/>
                <w:lang w:val="en-US"/>
              </w:rPr>
              <w:t>(Weißbach, 2009)</w:t>
            </w:r>
          </w:hyperlink>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3945E4">
        <w:rPr>
          <w:lang w:val="en-US"/>
        </w:rPr>
        <w:t xml:space="preserve">For </w:t>
      </w:r>
      <w:r w:rsidRPr="003945E4">
        <w:rPr>
          <w:lang w:val="en-US"/>
        </w:rPr>
        <w:t>PR- and LI-rich sub</w:t>
      </w:r>
      <w:r w:rsidR="004D7049" w:rsidRPr="003945E4">
        <w:rPr>
          <w:lang w:val="en-US"/>
        </w:rPr>
        <w:softHyphen/>
      </w:r>
      <w:r w:rsidRPr="003945E4">
        <w:rPr>
          <w:lang w:val="en-US"/>
        </w:rPr>
        <w:t>strates</w:t>
      </w:r>
      <w:r w:rsidR="00143C97" w:rsidRPr="003945E4">
        <w:rPr>
          <w:lang w:val="en-US"/>
        </w:rPr>
        <w:t xml:space="preserve">, </w:t>
      </w:r>
      <w:r w:rsidRPr="003945E4">
        <w:rPr>
          <w:lang w:val="en-US"/>
        </w:rPr>
        <w:t xml:space="preserve">e.g. </w:t>
      </w:r>
      <w:r w:rsidR="00143C97" w:rsidRPr="003945E4">
        <w:rPr>
          <w:lang w:val="en-US"/>
        </w:rPr>
        <w:t xml:space="preserve">food waste, the </w:t>
      </w:r>
      <w:r w:rsidRPr="003945E4">
        <w:rPr>
          <w:lang w:val="en-US"/>
        </w:rPr>
        <w:t xml:space="preserve">above assumptions </w:t>
      </w:r>
      <w:r w:rsidR="00143C97" w:rsidRPr="003945E4">
        <w:rPr>
          <w:lang w:val="en-US"/>
        </w:rPr>
        <w:t xml:space="preserve">may </w:t>
      </w:r>
      <w:r w:rsidRPr="003945E4">
        <w:rPr>
          <w:lang w:val="en-US"/>
        </w:rPr>
        <w:t xml:space="preserve">be violated, </w:t>
      </w:r>
      <w:r w:rsidR="004D7049" w:rsidRPr="003945E4">
        <w:rPr>
          <w:lang w:val="en-US"/>
        </w:rPr>
        <w:t xml:space="preserve">entailing </w:t>
      </w:r>
      <w:r w:rsidRPr="003945E4">
        <w:rPr>
          <w:lang w:val="en-US"/>
        </w:rPr>
        <w:t xml:space="preserve">higher modeling </w:t>
      </w:r>
      <w:r w:rsidR="00143C97" w:rsidRPr="003945E4">
        <w:rPr>
          <w:lang w:val="en-US"/>
        </w:rPr>
        <w:t>erro</w:t>
      </w:r>
      <w:r w:rsidRPr="003945E4">
        <w:rPr>
          <w:lang w:val="en-US"/>
        </w:rPr>
        <w:t>r</w:t>
      </w:r>
      <w:r w:rsidR="004D7049" w:rsidRPr="003945E4">
        <w:rPr>
          <w:lang w:val="en-US"/>
        </w:rPr>
        <w:t>s</w:t>
      </w:r>
      <w:r w:rsidR="00143C97" w:rsidRPr="003945E4">
        <w:rPr>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6E98822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hyperlink w:anchor="_CTVL001f846f4f7d3934acb9097be2341ee47a0" w:tooltip="Ku, H. H. (1966): Notes on the use of propagation of error formulas. Journal of Research of the National Bureau of Standards, Section C: Engineering a…" w:history="1">
            <w:r w:rsidR="00C40BC0" w:rsidRPr="00C40BC0">
              <w:rPr>
                <w:lang w:val="en-US"/>
              </w:rPr>
              <w:t>(Ku, 1966)</w:t>
            </w:r>
          </w:hyperlink>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6" w:name="_tr7vlxibcbb3"/>
            <w:bookmarkEnd w:id="16"/>
          </w:p>
        </w:tc>
        <w:tc>
          <w:tcPr>
            <w:tcW w:w="4200" w:type="pct"/>
            <w:vAlign w:val="center"/>
          </w:tcPr>
          <w:p w14:paraId="3C006BB0" w14:textId="77777777" w:rsidR="0008402C" w:rsidRPr="00E667F4" w:rsidRDefault="00CD0B30"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2B1D5390" w:rsidR="0008402C" w:rsidRDefault="0008402C" w:rsidP="001624E7">
            <w:pPr>
              <w:pStyle w:val="Beschriftung"/>
              <w:jc w:val="right"/>
              <w:rPr>
                <w:lang w:val="en-US"/>
              </w:rPr>
            </w:pPr>
            <w:bookmarkStart w:id="17" w:name="_Ref188204138"/>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2</w:t>
            </w:r>
            <w:r>
              <w:fldChar w:fldCharType="end"/>
            </w:r>
            <w:r>
              <w:t>)</w:t>
            </w:r>
            <w:bookmarkEnd w:id="17"/>
          </w:p>
        </w:tc>
      </w:tr>
    </w:tbl>
    <w:p w14:paraId="58F62DB3" w14:textId="3E1A13B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0</w:t>
      </w:r>
      <w:r w:rsidR="00C64143"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C64143" w:rsidRPr="00C32D2B">
        <w:rPr>
          <w:lang w:val="en-US"/>
        </w:rPr>
        <w:t>(</w:t>
      </w:r>
      <w:r w:rsidR="00C64143">
        <w:rPr>
          <w:noProof/>
          <w:lang w:val="en-US"/>
        </w:rPr>
        <w:t>2</w:t>
      </w:r>
      <w:r w:rsidR="00C64143" w:rsidRPr="00C32D2B">
        <w:rPr>
          <w:lang w:val="en-US"/>
        </w:rPr>
        <w:t>.</w:t>
      </w:r>
      <w:r w:rsidR="00C64143">
        <w:rPr>
          <w:noProof/>
          <w:lang w:val="en-US"/>
        </w:rPr>
        <w:t>11</w:t>
      </w:r>
      <w:r w:rsidR="00C64143"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CD0B30"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43F60F88" w:rsidR="00222BF4" w:rsidRDefault="00222BF4" w:rsidP="00222BF4">
            <w:pPr>
              <w:pStyle w:val="Beschriftung"/>
              <w:jc w:val="right"/>
              <w:rPr>
                <w:lang w:val="en-US"/>
              </w:rPr>
            </w:pPr>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CD0B30"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091AEAD0"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CD0B30"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1E523B49"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3945E4"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CD0B30"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CD0B30"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CD0B30"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CD0B30"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CD0B30"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CD0B30"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CD0B30"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3945E4"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503F780D"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4LTMxVDIxOjE0OjU4IiwiUHJvamVjdCI6eyIkcmVmIjoiOCJ9fSwiVXNlTnVtYmVyaW5nVHlwZU9mUGFyZW50RG9jdW1lbnQiOmZhbHNlfV0sIkZvcm1hdHRlZFRleHQiOnsiJGlkIjoiMjAiLCJDb3VudCI6MSwiVGV4dFVuaXRzIjpbeyIkaWQiOiIyMSIsIkZvbnRTdHlsZSI6eyIkaWQiOiIyMiIsIk5ldXRyYWwiOnRydWV9LCJSZWFkaW5nT3JkZXIiOjEsIlRleHQiOiJIYWhuIGV0IGFsLiJ9XX0sIlRhZyI6IkNpdGF2aVBsYWNlaG9sZGVyIzRiNjYwNTE4LWI2MTEtNGJlYi04Y2UwLTBjMWM3NzQ4NDg0ZiIsIlRleHQiOiJIYWhuIGV0IGFsLiIsIldBSVZlcnNpb24iOiI2LjE5LjIuMSJ9}</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D90490">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C0zMVQyMToxN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KSJ9XX0sIlRhZyI6IkNpdGF2aVBsYWNlaG9sZGVyI2JhNjM5YTU3LWNmYWYtNDg4Ny05NDMwLWU4ZmMwODAxZTFlYyIsIlRleHQiOiIoMjAxNCk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color w:val="000000" w:themeColor="text1"/>
                      <w:sz w:val="18"/>
                      <w:szCs w:val="18"/>
                      <w:lang w:val="en-GB"/>
                    </w:rPr>
                    <w:t>(2014)</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09873081"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534206A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8"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8"/>
    <w:p w14:paraId="702D3081" w14:textId="669401A8" w:rsidR="00E3538A" w:rsidRDefault="00CD0B30"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UtMDctMjNUMTQ6MDY6MjQ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1LTA3LTIzVDE0OjA2OjI0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1LTA3LTIzVDE0OjA2OjI0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S0wNy0yM1QxNDowNjoyN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C40BC0" w:rsidRPr="00C40BC0">
              <w:rPr>
                <w:lang w:val="en-US"/>
              </w:rPr>
              <w:t>(2014)</w:t>
            </w:r>
          </w:hyperlink>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568E6305"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9"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9"/>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48BAB9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gtMzFUMjE6MTQ6NTg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C40BC0" w:rsidRPr="00C40BC0">
              <w:rPr>
                <w:lang w:val="en-US"/>
              </w:rPr>
              <w:t>(Lucia et al., 2013)</w:t>
            </w:r>
          </w:hyperlink>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26846E88"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EndPr/>
        <w:sdtContent>
          <w:r w:rsidR="009671C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Pr>
                <w:lang w:val="en-US"/>
              </w:rPr>
              <w:t>(Jønson et al., 2022)</w:t>
            </w:r>
          </w:hyperlink>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3945E4"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108AEDF4" w:rsidR="008E32FF" w:rsidRDefault="00582FD0">
      <w:pPr>
        <w:rPr>
          <w:lang w:val="en-US"/>
        </w:rPr>
      </w:pPr>
      <w:bookmarkStart w:id="20" w:name="_u5p8oevj25wv"/>
      <w:bookmarkEnd w:id="20"/>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C64143" w:rsidRPr="009F5FF4">
        <w:rPr>
          <w:lang w:val="en-US"/>
        </w:rPr>
        <w:t>(</w:t>
      </w:r>
      <w:r w:rsidR="00C64143" w:rsidRPr="009F5FF4">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6</w:t>
      </w:r>
      <w:r w:rsidR="00C64143" w:rsidRPr="009F5FF4">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C64143" w:rsidRPr="009F5FF4">
        <w:rPr>
          <w:lang w:val="en-US"/>
        </w:rPr>
        <w:t>(</w:t>
      </w:r>
      <w:r w:rsidR="00C64143" w:rsidRPr="009F5FF4">
        <w:rPr>
          <w:noProof/>
          <w:lang w:val="en-US"/>
        </w:rPr>
        <w:t>2.17</w:t>
      </w:r>
      <w:r w:rsidR="00C64143" w:rsidRPr="009F5FF4">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D89EE8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26F20902" w:rsidR="007F2F67" w:rsidRDefault="007F2F67" w:rsidP="00220152">
            <w:pPr>
              <w:pStyle w:val="Beschriftung"/>
              <w:jc w:val="right"/>
              <w:rPr>
                <w:lang w:val="en-US"/>
              </w:rPr>
            </w:pPr>
            <w:bookmarkStart w:id="21" w:name="_Ref194920531"/>
            <w:bookmarkStart w:id="22" w:name="_Ref188105785"/>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6</w:t>
            </w:r>
            <w:r>
              <w:fldChar w:fldCharType="end"/>
            </w:r>
            <w:bookmarkEnd w:id="21"/>
            <w:r>
              <w:t>)</w:t>
            </w:r>
            <w:bookmarkEnd w:id="22"/>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CD0B30"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CD0B30"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BB65C43" w:rsidR="007F2F67" w:rsidRPr="00FE05FF" w:rsidRDefault="007F2F67">
            <w:pPr>
              <w:pStyle w:val="Beschriftung"/>
              <w:jc w:val="right"/>
              <w:rPr>
                <w:lang w:val="en-US"/>
              </w:rPr>
            </w:pPr>
            <w:bookmarkStart w:id="23" w:name="_Ref194920594"/>
            <w:bookmarkStart w:id="24" w:name="_Ref200284319"/>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7</w:t>
            </w:r>
            <w:r>
              <w:fldChar w:fldCharType="end"/>
            </w:r>
            <w:bookmarkEnd w:id="23"/>
            <w:r>
              <w:t>)</w:t>
            </w:r>
            <w:bookmarkEnd w:id="24"/>
          </w:p>
        </w:tc>
      </w:tr>
    </w:tbl>
    <w:p w14:paraId="75D20111" w14:textId="337C853A" w:rsidR="00510AB0" w:rsidRPr="00692A81" w:rsidRDefault="32AF646F" w:rsidP="008B6E95">
      <w:pPr>
        <w:pStyle w:val="berschrift3"/>
        <w:ind w:left="0" w:firstLine="0"/>
        <w:rPr>
          <w:lang w:val="en-US"/>
        </w:rPr>
      </w:pPr>
      <w:bookmarkStart w:id="25" w:name="_2bb10dj2xkze"/>
      <w:bookmarkEnd w:id="25"/>
      <w:r w:rsidRPr="32AF646F">
        <w:rPr>
          <w:lang w:val="en-US"/>
        </w:rPr>
        <w:t>2.4.2 Cogeneration (case study 2)</w:t>
      </w:r>
    </w:p>
    <w:p w14:paraId="2316DAA8" w14:textId="1D9F9DD1"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2016)</w:t>
            </w:r>
          </w:hyperlink>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FD08911"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lang w:val="en-US"/>
              </w:rPr>
              <w:t>(Mauky et al., 2016)</w:t>
            </w:r>
          </w:hyperlink>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7C2483C"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8</w:t>
      </w:r>
      <w:r w:rsidR="00C64143" w:rsidRPr="009F5FF4">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9</w:t>
      </w:r>
      <w:r w:rsidR="00C64143" w:rsidRPr="009F5FF4">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DAC1E02" w:rsidR="00A10A25" w:rsidRDefault="00A10A25" w:rsidP="00220152">
            <w:pPr>
              <w:pStyle w:val="Beschriftung"/>
              <w:jc w:val="right"/>
              <w:rPr>
                <w:lang w:val="en-US"/>
              </w:rPr>
            </w:pPr>
            <w:bookmarkStart w:id="26" w:name="_Ref195099090"/>
            <w:bookmarkStart w:id="27" w:name="_Ref188110671"/>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8</w:t>
            </w:r>
            <w:r>
              <w:fldChar w:fldCharType="end"/>
            </w:r>
            <w:bookmarkEnd w:id="26"/>
            <w:r>
              <w:t>)</w:t>
            </w:r>
            <w:bookmarkEnd w:id="27"/>
          </w:p>
        </w:tc>
      </w:tr>
      <w:tr w:rsidR="00A10A25" w:rsidRPr="00FE05FF" w14:paraId="0C2FF144" w14:textId="77777777" w:rsidTr="00A10A25">
        <w:tc>
          <w:tcPr>
            <w:tcW w:w="4315" w:type="pct"/>
            <w:vAlign w:val="center"/>
          </w:tcPr>
          <w:p w14:paraId="2A77B3DE" w14:textId="18116B92" w:rsidR="00A10A25" w:rsidRPr="008B21A5" w:rsidRDefault="00CD0B30">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CD0B30">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3323E771" w:rsidR="00A10A25" w:rsidRPr="00FE05FF" w:rsidRDefault="00A10A25">
            <w:pPr>
              <w:pStyle w:val="Beschriftung"/>
              <w:jc w:val="right"/>
              <w:rPr>
                <w:lang w:val="en-US"/>
              </w:rPr>
            </w:pPr>
            <w:bookmarkStart w:id="28" w:name="_Ref188110672"/>
            <w:r>
              <w:t>(</w:t>
            </w:r>
            <w:r>
              <w:fldChar w:fldCharType="begin"/>
            </w:r>
            <w:r>
              <w:instrText xml:space="preserve"> STYLEREF 1 \s </w:instrText>
            </w:r>
            <w:r>
              <w:fldChar w:fldCharType="separate"/>
            </w:r>
            <w:r w:rsidR="00C64143">
              <w:rPr>
                <w:noProof/>
              </w:rPr>
              <w:t>2</w:t>
            </w:r>
            <w:r>
              <w:fldChar w:fldCharType="end"/>
            </w:r>
            <w:r>
              <w:t>.</w:t>
            </w:r>
            <w:r>
              <w:fldChar w:fldCharType="begin"/>
            </w:r>
            <w:r>
              <w:instrText xml:space="preserve"> SEQ Equation \* ARABIC \s 1 </w:instrText>
            </w:r>
            <w:r>
              <w:fldChar w:fldCharType="separate"/>
            </w:r>
            <w:r w:rsidR="00C64143">
              <w:rPr>
                <w:noProof/>
              </w:rPr>
              <w:t>19</w:t>
            </w:r>
            <w:r>
              <w:fldChar w:fldCharType="end"/>
            </w:r>
            <w:r>
              <w:t>)</w:t>
            </w:r>
            <w:bookmarkEnd w:id="28"/>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8D65BD0"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OC0zMVQyMToxNDo1OC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hyperlink w:anchor="_CTVL0016a321e2a7ea74dae80122740f454d057" w:tooltip="Daniel‐Gromke, J.; Rensberg, N.; Denysenko, V.; Stinner, W.; Schmalfuß, T.; Scheftelowitz, M.; Nelles, M.; Liebetrau, J. (2018): Current Developments …" w:history="1">
            <w:r w:rsidR="00C40BC0" w:rsidRPr="00C40BC0">
              <w:rPr>
                <w:lang w:val="en-US"/>
              </w:rPr>
              <w:t>(Daniel</w:t>
            </w:r>
            <w:r w:rsidR="00C40BC0" w:rsidRPr="00C40BC0">
              <w:rPr>
                <w:rFonts w:ascii="Times New Roman" w:hAnsi="Times New Roman" w:cs="Times New Roman"/>
                <w:lang w:val="en-US"/>
              </w:rPr>
              <w:t>‐</w:t>
            </w:r>
            <w:r w:rsidR="00C40BC0" w:rsidRPr="00C40BC0">
              <w:rPr>
                <w:lang w:val="en-US"/>
              </w:rPr>
              <w:t>Gromke et al., 2018)</w:t>
            </w:r>
          </w:hyperlink>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66F42AA1" w:rsidR="0011577E" w:rsidRPr="0011577E" w:rsidRDefault="42E16D65" w:rsidP="0011577E">
      <w:pPr>
        <w:rPr>
          <w:lang w:val="en-US"/>
        </w:rPr>
      </w:pPr>
      <w:bookmarkStart w:id="29" w:name="_6wli8o1hcesq"/>
      <w:bookmarkStart w:id="30" w:name="_csd3dl2lh67e"/>
      <w:bookmarkStart w:id="31" w:name="_z8yjp0j8q7kp"/>
      <w:bookmarkEnd w:id="29"/>
      <w:bookmarkEnd w:id="30"/>
      <w:bookmarkEnd w:id="31"/>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nVtYmVyIjoiMSIsIk9yZ2FuaXphdGlvbnMiOltdLCJPdGhlcnNJbnZvbHZlZCI6W10sIlBhZ2VSYW5nZSI6IjxzcD5cclxuICA8bj4yMTwvbj5cclxuICA8aW4+dHJ1ZTwvaW4+XHJcbiAgPG9zPjIxPC9vcz5cclxuICA8cHM+MjE8L3BzPlxyXG48L3NwPlxyXG48ZXA+XHJcbiAgPG4+NDU8L24+XHJcbiAgPGluPnRydWU8L2luPlxyXG4gIDxvcz40NTwvb3M+XHJcbiAgPHBzPjQ1PC9wcz5cclxuPC9lcD5cclxuPG9zPjIx4oCTNDU8L29zPiIsIlBlcmlvZGljYWwiOnsiJGlkIjoiMTY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c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N0ZXJpc2F0aW9uIG9mIGJpb2dhcyBzdG9yYWdlcyIsIlNob3J0VGl0bGVVcGRhdGVUeXBlIjowLCJTb3VyY2VPZkJpYmxpb2dyYXBoaWNJbmZvcm1hdGlvbiI6IkRhdGFDaXRlIiwiU3RhdGljSWRzIjpbIjJkOTg5MjI0LTM4MTEtNDcxNy04YzU0LWUwYTNkYWFmZTMxMCJdLCJUYWJsZU9mQ29udGVudHNDb21wbGV4aXR5IjowLCJUYWJsZU9mQ29udGVudHNTb3VyY2VUZXh0Rm9ybWF0IjowLCJUYXNrcyI6W10sIlRpdGxlIjoiQ2hhcmFjdGVyaXNhdGlvbiBvZiBiaW9nYXMgc3RvcmFnZXM6IGluZmx1ZW5jZXMgYW5kIGNvbXBhcmlzb24gb2YgbWV0aG9kcyIsIlRyYW5zbGF0b3JzIjpbXSwiVm9sdW1lIjoiNzciLCJZZWFyIjoiMjAyMiIsIlllYXJSZXNvbHZlZCI6IjIwMjIiLCJDcmVhdGVkQnkiOiJfSGVsbG1hbm4sIFNpbW9uIiwiQ3JlYXRlZE9uIjoiMjAyNS0wMS0yM1QxNjowODo1OSIsIk1vZGlmaWVkQnkiOiJfSGVsbG1hbm4sIFNpbW9uIiwiSWQiOiJjZTI0YWExNC04ODVmLTQ5MzYtYjQ4OS1hOTdjY2U4Y2Q3ODciLCJNb2RpZmllZE9uIjoiMjAyNS0wNy0yMVQxMjo1NToyMiIsIlByb2plY3QiOnsiJHJlZiI6IjgifX0sIlVzZU51bWJlcmluZ1R5cGVPZlBhcmVudERvY3VtZW50IjpmYWxzZX1dLCJGb3JtYXR0ZWRUZXh0Ijp7IiRpZCI6IjE4IiwiQ291bnQiOjEsIlRleHRVbml0cyI6W3siJGlkIjoiMTkiLCJGb250U3R5bGUiOnsiJGlkIjoiMjA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hyperlink w:anchor="_CTVL001ce24aa14885f4936b489a97cce8cd787" w:tooltip="Stur, M.; Pohl, M.; Krebs, C.; Mauky, E. (2022): Characterisation of biogas storages: influences and comparison of methods. Agricultural Engineering 7…" w:history="1">
            <w:r w:rsidR="00C40BC0" w:rsidRPr="00C40BC0">
              <w:rPr>
                <w:lang w:val="en-US"/>
              </w:rPr>
              <w:t>(Stur et al., 2022)</w:t>
            </w:r>
          </w:hyperlink>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F970EC9"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hyperlink w:anchor="_CTVL001e48928d35d2345349c7085abe4257f69" w:tooltip="Finlayson, B. A. (1980): Orthogonal collocation on finite elements—progress and potential. Mathematics and Computers in Simulation 22 (1), 11–17." w:history="1">
            <w:r w:rsidR="00C40BC0" w:rsidRPr="00C40BC0">
              <w:rPr>
                <w:lang w:val="en-US"/>
              </w:rPr>
              <w:t>(Finlayson, 1980)</w:t>
            </w:r>
          </w:hyperlink>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08714FB1"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4LTMwVDE1OjQxOjI0IiwiUHJvamVjdCI6eyIkcmVmIjoiOCJ9fV0sIk9yZ2FuaXphdGlvbnMiOltdLCJPdGhlcnNJbnZvbHZlZCI6W10sIlBhZ2VDb3VudCI6IjM5OSIsIlBsYWNlT2ZQdWJsaWNhdGlvbiI6IlBoaWxhZGVscGhpYSwgUGEuIiwiUHVibGlzaGVycyI6W3siJGlkIjoiMTkiLCIkdHlwZSI6IlN3aXNzQWNhZGVtaWMuQ2l0YXZpLlB1Ymxpc2hlciwgU3dpc3NBY2FkZW1pYy5DaXRhdmkiLCJOYW1lIjoiU0lBTSIsIlByb3RlY3RlZCI6ZmFsc2UsIkNyZWF0ZWRCeSI6Il9IZWxsbWFubiwgU2ltb24iLCJDcmVhdGVkT24iOiIyMDI1LTA0LTA3VDEyOjM5OjQ1IiwiTW9kaWZpZWRCeSI6Il9IZWxsbWFubiwgU2ltb24iLCJJZCI6Ijk0ZDhmYWFiLTIxY2QtNGQ3ZS1hMTIxLWM1ZGFlMTI2NzZkOCIsIk1vZGlmaWVkT24iOiIyMDI1LTA0LTA3VDEyOjM5OjQ1IiwiUHJvamVjdCI6eyIkcmVmIjoiOCJ9fV0sIlF1b3RhdGlvbnMiOltdLCJSYXRpbmciOjAsIlJlZmVyZW5jZVR5cGUiOiJCb29rIiwiU2VyaWVzVGl0bGUiOnsiJGlkIjoiMjAiLCIkdHlwZSI6IlN3aXNzQWNhZGVtaWMuQ2l0YXZpLlNlcmllc1RpdGxlLCBTd2lzc0FjYWRlbWljLkNpdGF2aSIsIkVkaXRvcnMiOltdLCJOYW1lIjoiTU9TLVNJQU0gc2VyaWVzIG9uIG9wdGltaXphdGlvbiIsIlByb3RlY3RlZCI6ZmFsc2UsIkNyZWF0ZWRCeSI6Il9IZWxsbWFubiwgU2ltb24iLCJDcmVhdGVkT24iOiIyMDI1LTA0LTA3VDEyOjM5OjQ1IiwiTW9kaWZpZWRCeSI6Il9IZWxsbWFubiwgU2ltb24iLCJJZCI6IjVlMGIxYWEyLWNmZTktNGFiMC1hYjhmLTI2ZTVkZTVlMDAzYiIsIk1vZGlmaWVkT24iOiIyMDI1LTA0LTA3VDEyOjM5OjQ1IiwiUHJvamVjdCI6eyIkcmVmIjoiOCJ9fSwiU2hvcnRUaXRsZSI6IkJpZWdsZXIgMjAxMCDigJMgTm9ubGluZWFyIHByb2dyYW1taW5nIiwiU2hvcnRUaXRsZVVwZGF0ZVR5cGUiOjAsIlNvdXJjZU9mQmlibGlvZ3JhcGhpY0luZm9ybWF0aW9uIjoiSzEwcGx1cyIsIlN0YXRpY0lkcyI6WyJjOGJmYTA3ZS1kZDUyLTRiYjgtYWUxYS01ODUxNjhiN2QwOTMiXSwiU3VidGl0bGUiOiJDb25jZXB0cywgYWxnb3JpdGhtcywgYW5kIGFwcGxpY2F0aW9ucyB0byBjaGVtaWNhbCBwcm9jZXNzZXMiLCJUYWJsZU9mQ29udGVudHNDb21wbGV4aXR5IjowLCJUYWJsZU9mQ29udGVudHNTb3VyY2VUZXh0Rm9ybWF0IjowLCJUYXNrcyI6W10sIlRpdGxlIjoiTm9ubGluZWFyIHByb2dyYW1taW5nIiwiVHJhbnNsYXRvcnMiOltdLCJWb2x1bWUiOiIxMCIsIlllYXIiOiIyMDEwIiwiWWVhclJlc29sdmVkIjoiMjAxMCIsIkNyZWF0ZWRCeSI6Il9IZWxsbWFubiwgU2ltb24iLCJDcmVhdGVkT24iOiIyMDI1LTA0LTA3VDEyOjM5OjQ1IiwiTW9kaWZpZWRCeSI6Il9IZWxsbWFubiwgU2ltb24iLCJJZCI6IjdjZjA4Yjg5LWM0ZWQtNGRhZi1iYmY3LWJkMTk5Y2E3YWY5ZCIsIk1vZGlmaWVkT24iOiIyMDI1LTA4LTMwVDE1OjQxOjI0IiwiUHJvamVjdCI6eyIkcmVmIjoiOCJ9fSwiVXNlTnVtYmVyaW5nVHlwZU9mUGFyZW50RG9jdW1lbnQiOmZhbHNlfV0sIkZvcm1hdHRlZFRleHQiOnsiJGlkIjoiMjEiLCJDb3VudCI6MSwiVGV4dFVuaXRzIjpbeyIkaWQiOiIyMiIsIkZvbnRTdHlsZSI6eyIkaWQiOiIyMyIsIk5ldXRyYWwiOnRydWV9LCJSZWFkaW5nT3JkZXIiOjEsIlRleHQiOiIoQmllZ2xlciwgMjAxMCkifV19LCJUYWciOiJDaXRhdmlQbGFjZWhvbGRlciMxOGVhZGU5NC05YzVjLTQwNGYtOTIzZS00ZWRkNGNhMzUzMGIiLCJUZXh0IjoiKEJpZWdsZXIsIDIwMTApIiwiV0FJVmVyc2lvbiI6IjYuMTkuMi4xIn0=}</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C40BC0" w:rsidRPr="00C40BC0">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6D6C8367"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C6414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C6414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7377A1D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C0zMVQyMToxNDo1OC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hyperlink w:anchor="_CTVL0018b4156a579284c11956711fbe076bad0" w:tooltip="Fiedler, F.; Karg, B.; Lüken, L.; Brandner, D.; Heinlein, M.; Brabender, F.; Lucia, S. (2023): do-mpc: Towards FAIR nonlinear and robust model predict…" w:history="1">
            <w:r w:rsidR="00C40BC0" w:rsidRPr="00C40BC0">
              <w:rPr>
                <w:lang w:val="en-US"/>
              </w:rPr>
              <w:t>(Fiedler et al., 2023)</w:t>
            </w:r>
          </w:hyperlink>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hyperlink w:anchor="_CTVL001a6c19f5ed0b04d3a96021ade56571554" w:tooltip="Wächter, A.; Biegler, L. T. (2006): On the implementation of an interior-point filter line-search algorithm for large-scale nonlinear programming. Mat…" w:history="1">
            <w:r w:rsidR="00C40BC0" w:rsidRPr="00C40BC0">
              <w:rPr>
                <w:lang w:val="en-US"/>
              </w:rPr>
              <w:t>(Wächter and Biegler, 2006)</w:t>
            </w:r>
          </w:hyperlink>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2" w:name="_b7m87sheak1f" w:colFirst="0" w:colLast="0"/>
      <w:bookmarkStart w:id="33" w:name="_4kzhpmsxgjvl" w:colFirst="0" w:colLast="0"/>
      <w:bookmarkStart w:id="34" w:name="_adadbgaji2o" w:colFirst="0" w:colLast="0"/>
      <w:bookmarkStart w:id="35" w:name="_vgp82lc94sgj" w:colFirst="0" w:colLast="0"/>
      <w:bookmarkStart w:id="36" w:name="_wp42dokx11nb" w:colFirst="0" w:colLast="0"/>
      <w:bookmarkEnd w:id="32"/>
      <w:bookmarkEnd w:id="33"/>
      <w:bookmarkEnd w:id="34"/>
      <w:bookmarkEnd w:id="35"/>
      <w:bookmarkEnd w:id="36"/>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7E494176"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4LTMxVDIxOjE0OjU4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 2016</w:t>
            </w:r>
          </w:hyperlink>
          <w:hyperlink w:anchor="_CTVL001c56319509a044d07a266baf2807cc4d6" w:tooltip="Kryvoruchko, V.; Machmüller, A.; Bodiroza, V.; Amon, B.; Amon, T. (2009): Anaerobic digestion of by-products of sugar beet and starch potato processin…" w:history="1">
            <w:r w:rsidR="00C40BC0" w:rsidRPr="00C40BC0">
              <w:rPr>
                <w:lang w:val="en-US"/>
              </w:rPr>
              <w:t>; Kryvoruchko et al., 2009)</w:t>
            </w:r>
          </w:hyperlink>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gtMzFUMjE6MTQ6NTg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hyperlink w:anchor="_CTVL001a90bcad64d4a4f9097d99eb568681a63" w:tooltip="Segura, T.; Zanoni, P.; Brémond, U.; Lucet-Bérille, C.; Pradel, A.; Escudié, R.; Steyer, J.-P. (2025): Modelling anaerobic digestion of agricultural w…" w:history="1">
            <w:r w:rsidR="00C40BC0" w:rsidRPr="00C40BC0">
              <w:rPr>
                <w:lang w:val="en-US"/>
              </w:rPr>
              <w:t>(Segura et al., 2025)</w:t>
            </w:r>
          </w:hyperlink>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gtMzFUMjE6MTQ6NTg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4LTMxVDIxOjE0OjU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sidRPr="00C40BC0">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1E34E29A"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Db3ZlclBhdGgiOnsiJGlkIjoiMzQiLCIkdHlwZSI6IlN3aXNzQWNhZGVtaWMuQ2l0YXZpLkxpbmtlZFJlc291cmNlLCBTd2lzc0FjYWRlbWljLkNpdGF2aSIsIkxpbmtlZFJlc291cmNlVHlwZSI6MSwiVXJpU3RyaW5nIjoiQmF1ZXIgMjAxNSAtIEJpb2dhcyBTY2llbmNlIGFuZCBUZWNobm9sb2d5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2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M3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zg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M5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gtMzFUMjE6MTQ6NTg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4LTMxVDIxOjE0OjU4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1M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Uy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Uz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1NC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U1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4LTMxVDIxOjE0OjU4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hyperlink w:anchor="_CTVL00138d43eeeeb8144698dbf90b5a413db7f" w:tooltip="Koch, K.; Hafner, S. D.; Weinrich, S.; Astals, S.; Holliger, C. (2020): Power and Limitations of Biochemical Methane Potential (BMP) Tests. Frontiers …" w:history="1">
            <w:r w:rsidR="00C40BC0">
              <w:rPr>
                <w:lang w:val="en-US"/>
              </w:rPr>
              <w:t>(Koch et al., 2020</w:t>
            </w:r>
          </w:hyperlink>
          <w:hyperlink w:anchor="_CTVL001aa10622fc825473c887011dc382fbeeb" w:tooltip="Lübken, M.; Kosse, P.; Koch, K.; Gehring, T.; Wichern, M. (2015): Influent Fractionation for Modeling Continuous Anaerobic Digestion Processes. In Güb…" w:history="1">
            <w:r w:rsidR="00C40BC0">
              <w:rPr>
                <w:lang w:val="en-US"/>
              </w:rPr>
              <w:t>; Lübken et al., 2015</w:t>
            </w:r>
          </w:hyperlink>
          <w:hyperlink w:anchor="_CTVL0019a3197eb6c494dff8d212b66c5111b25" w:tooltip="Fisgativa, H.; Zennaro, B.; Charnier, C.; Richard, C.; Accarion, G.; Béline, F. (2020): Comprehensive determination of input state variables dataset r…" w:history="1">
            <w:r w:rsidR="00C40BC0">
              <w:rPr>
                <w:lang w:val="en-US"/>
              </w:rPr>
              <w:t>; Fisgativa et al., 2020)</w:t>
            </w:r>
          </w:hyperlink>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C40BC0">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C0zMVQyMToxNDo1OC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C40BC0">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C40BC0">
              <w:rPr>
                <w:lang w:val="en-US"/>
              </w:rPr>
              <w:t>(2020)</w:t>
            </w:r>
          </w:hyperlink>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1F0B06FB"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9yZ2FuaXphdGlvbnMiOltdLCJPdGhlcnNJbnZvbHZlZCI6W10sIlBhZ2VDb3VudCI6IjEiLCJQbGFjZU9mUHVibGljYXRpb24iOiJMZWlwemlnIiwiUHVibGlzaGVycyI6W10sIlF1b3RhdGlvbnMiOltdLCJSYXRpbmciOjAsIlJlZmVyZW5jZVR5cGUiOiJCb29rRWRpdGVkIiwiU2VyaWVzVGl0bGUiOnsiJGlkIjoiMjM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LiA3IiwiWWVhciI6IjIwMjAiLCJZZWFyUmVzb2x2ZWQiOiIyMDIwIiwiQ3JlYXRlZEJ5IjoiX0hlbGxtYW5uLCBTaW1vbiIsIkNyZWF0ZWRPbiI6IjIwMjQtMDgtMDJUMTI6NDg6MDAiLCJNb2RpZmllZEJ5IjoiX1NoZWxsbWFubiIsIklkIjoiYzNiNzhiYzYtNDI2MS00NjA4LTg2YWMtY2I3NTczNjM5MDkzIiwiTW9kaWZpZWRPbiI6IjIwMjUtMDgtMzFUMjE6MTQ6NTgiLCJQcm9qZWN0Ijp7IiRyZWYiOiI4In19LCJVc2VOdW1iZXJpbmdUeXBlT2ZQYXJlbnREb2N1bWVudCI6ZmFsc2V9XSwiRm9ybWF0dGVkVGV4dCI6eyIkaWQiOiIyNCIsIkNvdW50IjoxLCJUZXh0VW5pdHMiOlt7IiRpZCI6IjI1IiwiRm9udFN0eWxlIjp7IiRpZCI6IjI2IiwiTmV1dHJhbCI6dHJ1ZX0sIlJlYWRpbmdPcmRlciI6MSwiVGV4dCI6IihMaWViZXRyYXUgYW5kIFBmZWlmZmVyLCAyMDIwKSJ9XX0sIlRhZyI6IkNpdGF2aVBsYWNlaG9sZGVyIzljNzAzMTVmLTY0NWQtNGY2ZS1iZWFmLTQ5YjlmMzA2NDY5MiIsIlRleHQiOiIoTGllYmV0cmF1IGFuZCBQZmVpZmZlciwgMjAyMCkiLCJXQUlWZXJzaW9uIjoiNi4xOS4yLjEifQ==}</w:instrText>
          </w:r>
          <w:r>
            <w:rPr>
              <w:lang w:val="en-US"/>
            </w:rPr>
            <w:fldChar w:fldCharType="separate"/>
          </w:r>
          <w:hyperlink w:anchor="_CTVL001c3b78bc64261460886accb7573639093" w:tooltip="Liebetrau, J.; Pfeiffer, D. (Eds.) (2020): Collection of Methods for Biogas. Methods to determine parameters for analysis purposes and parameters that…" w:history="1">
            <w:r w:rsidR="00C40BC0" w:rsidRPr="00C40BC0">
              <w:rPr>
                <w:lang w:val="en-US"/>
              </w:rPr>
              <w:t>(Liebetrau and Pfeiffer, 2020)</w:t>
            </w:r>
          </w:hyperlink>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w:t>
      </w:r>
      <w:r w:rsidRPr="003945E4">
        <w:rPr>
          <w:lang w:val="en-US"/>
        </w:rPr>
        <w:t>This approach was individually applied for all three macronutrients (CH, PR, LI). Sensitivity analysis of influent macronutrients is discussed by means of case study 1, while the corresponding controller performance is discussed in Sec.</w:t>
      </w:r>
      <w:r>
        <w:rPr>
          <w:lang w:val="en-US"/>
        </w:rPr>
        <w:t xml:space="preserve">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46B4281C"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Rvbm9zby1CcmF2byBldCBhbC4ifV19LCJUYWciOiJDaXRhdmlQbGFjZWhvbGRlciNhZGI4MjM0ZS0zNDRhLTQxY2UtOGQyNS0wMzgwMjQzMzllNjkiLCJUZXh0IjoiRG9ub3NvLUJyYXZvIGV0IGFsLi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D90490">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UpIn1dfSwiVGFnIjoiQ2l0YXZpUGxhY2Vob2xkZXIjNTI0ZjMwYjgtNDk0OC00MThiLTg5MDMtYTU2MWE5NGE0ODlmIiwiVGV4dCI6IigyMDI1KSIsIldBSVZlcnNpb24iOiI2LjE5LjIuMSJ9}</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C40BC0" w:rsidRPr="00C40BC0">
              <w:rPr>
                <w:lang w:val="en-US"/>
              </w:rPr>
              <w:t>(2025)</w:t>
            </w:r>
          </w:hyperlink>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7" w:name="_Hlk207213129"/>
      <w:r w:rsidR="00B05A33">
        <w:rPr>
          <w:lang w:val="en-US"/>
        </w:rPr>
        <w:t>Robust controller</w:t>
      </w:r>
      <w:r w:rsidR="00504F83">
        <w:rPr>
          <w:lang w:val="en-US"/>
        </w:rPr>
        <w:t xml:space="preserve"> performance</w:t>
      </w:r>
      <w:bookmarkEnd w:id="37"/>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8"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8"/>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2A3D1151"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IYWhuIGV0IGFsLiwgMjAxNCkifV19LCJUYWciOiJDaXRhdmlQbGFjZWhvbGRlciNkYzA2NDE4OC1iZjg2LTQ1MzgtYjVkYy1kNGJlYjE1NDViZjciLCJUZXh0IjoiKEhhaG4gZXQgYWwuLCAyMDE0KSIsIldBSVZlcnNpb24iOiI2LjE5LjIuMSJ9}</w:instrText>
          </w:r>
          <w:r w:rsidR="00670698">
            <w:rPr>
              <w:rFonts w:eastAsia="Garamond" w:cs="Garamond"/>
              <w:lang w:val="en-US"/>
            </w:rPr>
            <w:fldChar w:fldCharType="separate"/>
          </w:r>
          <w:hyperlink w:anchor="_CTVL0012bd31ee52dd149399037a277cf967998" w:tooltip="Hahn, H.; Ganagin, W.; Hartmann, K.; Wachendorf, M. (2014): Cost analysis of concepts for a demand oriented biogas supply for flexible power generatio…" w:history="1">
            <w:r w:rsidR="00C40BC0" w:rsidRPr="00C40BC0">
              <w:rPr>
                <w:rFonts w:eastAsia="Garamond" w:cs="Garamond"/>
                <w:lang w:val="en-US"/>
              </w:rPr>
              <w:t>(Hahn et al., 2014)</w:t>
            </w:r>
          </w:hyperlink>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gtMzFUMjE6MTQ6NTgiLCJQcm9qZWN0Ijp7IiRyZWYiOiI4In19LCJVc2VOdW1iZXJpbmdUeXBlT2ZQYXJlbnREb2N1bWVudCI6ZmFsc2V9XSwiRm9ybWF0dGVkVGV4dCI6eyIkaWQiOiIyNiIsIkNvdW50IjoxLCJUZXh0VW5pdHMiOlt7IiRpZCI6IjI3IiwiRm9udFN0eWxlIjp7IiRpZCI6IjI4IiwiTmV1dHJhbCI6dHJ1ZX0sIlJlYWRpbmdPcmRlciI6MSwiVGV4dCI6IihCb25rIGV0IGFsLiwgMjAxOCkifV19LCJUYWciOiJDaXRhdmlQbGFjZWhvbGRlciNiNTQzZjQ3MC1iYmE2LTRkMjUtYWJmOC0xZjU4YTExZmVmOGMiLCJUZXh0IjoiKEJvbmsgZXQgYWwuLCAyMDE4KSIsIldBSVZlcnNpb24iOiI2LjE5LjIuMSJ9}</w:instrText>
          </w:r>
          <w:r w:rsidR="00DA2475">
            <w:rPr>
              <w:rFonts w:eastAsia="Garamond" w:cs="Garamond"/>
              <w:lang w:val="en-US"/>
            </w:rPr>
            <w:fldChar w:fldCharType="separate"/>
          </w:r>
          <w:hyperlink w:anchor="_CTVL001f946c55861c14065a6faac3de0573d70" w:tooltip="Bonk, F.; Popp, D.; Weinrich, S.; Sträuber, H.; Kleinsteuber, S.; Harms, H.; Centler, F. (2018): Intermittent fasting for microbes: how discontinuous …" w:history="1">
            <w:r w:rsidR="00C40BC0" w:rsidRPr="00C40BC0">
              <w:rPr>
                <w:rFonts w:eastAsia="Garamond" w:cs="Garamond"/>
                <w:lang w:val="en-US"/>
              </w:rPr>
              <w:t>(Bonk et al., 2018)</w:t>
            </w:r>
          </w:hyperlink>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C0zMVQyMToxNDo1OC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hyperlink w:anchor="_CTVL001e3c2c8d0f2cb456197d9e1e30abd288b" w:tooltip="Jønson, B.; Mortensen, L.; Schmidt, J.; Jeppesen, M.; Bastidas-Oyanedel, J.-R. (2022): Flexibility as the Key to Stability: Optimization of Temperatur…" w:history="1">
            <w:r w:rsidR="00C40BC0" w:rsidRPr="00C40BC0">
              <w:rPr>
                <w:lang w:val="en-US"/>
              </w:rPr>
              <w:t>(Jønson et al., 2022)</w:t>
            </w:r>
          </w:hyperlink>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da66017b-65db-4e29-b25d-6a1d72d312c2"/>
          <w:id w:val="-1419550245"/>
          <w:placeholder>
            <w:docPart w:val="941242374F7E4BBFA783A3828CF4021E"/>
          </w:placeholder>
        </w:sdtPr>
        <w:sdtEndPr/>
        <w:sdtContent>
          <w:r w:rsidR="0011577E">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lVcGRhdGVUeXBlIjowLCJDb2xsYWJvcmF0b3JzIjpbXSwiRGF0ZTIiOiIwOC4wMi4yMDIwIiwiRG9pIjoiMTAuMTAxNi9qLndhdHJlcy4yMDIwLjExNTU5O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F0cmVzLjIwMjAuMTE1NTk5IiwiVXJpU3RyaW5nIjoiaHR0cHM6Ly9kb2kub3JnLzEwLjEwMTYvai53YXRyZXMuMjAyMC4xMTU1O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Y6NTA6MDEiLCJNb2RpZmllZEJ5IjoiX0hlbGxtYW5uLCBTaW1vbiIsIklkIjoiOGMyZDQ4MTEtMjllMy00Y2U2LWJlNDEtMWU0ODEzNGJjYTMwIiwiTW9kaWZpZWRPbiI6IjIwMjUtMDYtMjRUMTY6NTA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A4NjEzNCIsIlVyaVN0cmluZyI6Imh0dHA6Ly93d3cubmNiaS5ubG0ubmloLmdvdi9wdWJtZWQvMzIwODYx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jRUMTY6NTA6MDEiLCJNb2RpZmllZEJ5IjoiX0hlbGxtYW5uLCBTaW1vbiIsIklkIjoiYjAzNzZhOGYtNDFlOS00YTU5LWE3YTEtZmZmMTZhNzVlZWU1IiwiTW9kaWZpZWRPbiI6IjIwMjUtMDYtMjRUMTY6NTA6MDEiLCJQcm9qZWN0Ijp7IiRyZWYiOiI4In19XSwiT3JnYW5pemF0aW9ucyI6W10sIk90aGVyc0ludm9sdmVkIjpbXSwiUGFnZVJhbmdlIjoiPHNwPlxyXG4gIDxuPjExNTU5OTwvbj5cclxuICA8aW4+dHJ1ZTwvaW4+XHJcbiAgPG9zPjExNTU5OTwvb3M+XHJcbiAgPHBzPjExNTU5OTwvcHM+XHJcbjwvc3A+XHJcbjxvcz4xMTU1OTk8L29zPiIsIlBlcmlvZGljYWwiOnsiJGlkIjoiMTc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MyMDg2MTM0IiwiUXVvdGF0aW9ucyI6W10sIlJhdGluZyI6MCwiUmVmZXJlbmNlVHlwZSI6IkpvdXJuYWxBcnRpY2xlIiwiU2hvcnRUaXRsZSI6IkFobWVkLCBSb2Ryw61ndWV6IDIwMjAg4oCTIEEgbW9kZWwgcHJlZGljdGl2ZSBvcHRpbWFsIGNvbnRyb2wiLCJTaG9ydFRpdGxlVXBkYXRlVHlwZSI6MCwiU291cmNlT2ZCaWJsaW9ncmFwaGljSW5mb3JtYXRpb24iOiJQdWJNZWQiLCJTdGF0aWNJZHMiOlsiMGE0ZjlhMjgtYzc2MS00ZTQ4LWJjZTYtY2I3OTA4N2VhNTAxIl0sIlRhYmxlT2ZDb250ZW50c0NvbXBsZXhpdHkiOjAsIlRhYmxlT2ZDb250ZW50c1NvdXJjZVRleHRGb3JtYXQiOjAsIlRhc2tzIjpbXSwiVGl0bGUiOiJBIG1vZGVsIHByZWRpY3RpdmUgb3B0aW1hbCBjb250cm9sIHN5c3RlbSBmb3IgdGhlIHByYWN0aWNhbCBhdXRvbWF0aWMgc3RhcnQtdXAgb2YgYW5hZXJvYmljIGRpZ2VzdGVycyIsIlRyYW5zbGF0b3JzIjpbXSwiVm9sdW1lIjoiMTc0IiwiWWVhciI6IjIwMjAiLCJZZWFyUmVzb2x2ZWQiOiIyMDIwIiwiQ3JlYXRlZEJ5IjoiX0hlbGxtYW5uLCBTaW1vbiIsIkNyZWF0ZWRPbiI6IjIwMjUtMDYtMjRUMTY6NTA6MDAiLCJNb2RpZmllZEJ5IjoiX1NoZWxsbWFubiIsIklkIjoiNmJkMWQ0YWUtYTA2MC00Njg4LTkxYjktNTE0YjA1NWVmZjE1IiwiTW9kaWZpZWRPbiI6IjIwMjUtMDgtMzFUMjE6MTQ6NTgiLCJQcm9qZWN0Ijp7IiRyZWYiOiI4In19LCJVc2VOdW1iZXJpbmdUeXBlT2ZQYXJlbnREb2N1bWVudCI6ZmFsc2V9LHsiJGlkIjoiMTgiLCIkdHlwZSI6IlN3aXNzQWNhZGVtaWMuQ2l0YXZpLkNpdGF0aW9ucy5Xb3JkUGxhY2Vob2xkZXJFbnRyeSwgU3dpc3NBY2FkZW1pYy5DaXRhdmkiLCJJZCI6ImVhNjdkMDA4LThiYWYtNDBhMS05ZTVlLTE4NzgxZmE2ZDdkMyIsIlJhbmdlU3RhcnQiOjI2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cmVmIjoiMTA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w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X1dLCJGb3JtYXR0ZWRUZXh0Ijp7IiRpZCI6IjMxIiwiQ291bnQiOjEsIlRleHRVbml0cyI6W3siJGlkIjoiMzIiLCJGb250U3R5bGUiOnsiJGlkIjoiMzMiLCJOZXV0cmFsIjp0cnVlfSwiUmVhZGluZ09yZGVyIjoxLCJUZXh0IjoiKEFobWVkIGFuZCBSb2Ryw61ndWV6LCAyMDIwOyBLaWwgZXQgYWwuLCAyMDE3KSJ9XX0sIlRhZyI6IkNpdGF2aVBsYWNlaG9sZGVyI2RhNjYwMTdiLTY1ZGItNGUyOS1iMjVkLTZhMWQ3MmQzMTJjMiIsIlRleHQiOiIoQWhtZWQgYW5kIFJvZHLDrWd1ZXosIDIwMjA7IEtpbCBldCBhbC4sIDIwMTcpIiwiV0FJVmVyc2lvbiI6IjYuMTkuMi4xIn0=}</w:instrText>
          </w:r>
          <w:r w:rsidR="0011577E">
            <w:rPr>
              <w:lang w:val="en-US"/>
            </w:rPr>
            <w:fldChar w:fldCharType="separate"/>
          </w:r>
          <w:hyperlink w:anchor="_CTVL0016bd1d4aea060468891b9514b055eff15" w:tooltip="Ahmed, W.; Rodríguez, J. (2020): A model predictive optimal control system for the practical automatic start-up of anaerobic digesters. Water Research…" w:history="1">
            <w:r w:rsidR="00C40BC0" w:rsidRPr="00C40BC0">
              <w:rPr>
                <w:lang w:val="en-US"/>
              </w:rPr>
              <w:t>(Ahmed and Rodríguez, 2020</w:t>
            </w:r>
          </w:hyperlink>
          <w:hyperlink w:anchor="_CTVL001ff6d8e1f22924ae3a8c00567caf17d62" w:tooltip="Kil, H.; Li, D.; Xi, Y.; Li, J. (2017): Model predictive control with on-line model identification for anaerobic digestion processes. Biochemical Engi…" w:history="1">
            <w:r w:rsidR="00C40BC0" w:rsidRPr="00C40BC0">
              <w:rPr>
                <w:lang w:val="en-US"/>
              </w:rPr>
              <w:t>; Kil et al., 2017)</w:t>
            </w:r>
          </w:hyperlink>
          <w:r w:rsidR="0011577E">
            <w:rPr>
              <w:lang w:val="en-US"/>
            </w:rPr>
            <w:fldChar w:fldCharType="end"/>
          </w:r>
        </w:sdtContent>
      </w:sdt>
      <w:r w:rsidR="0011577E">
        <w:rPr>
          <w:lang w:val="en-US"/>
        </w:rPr>
        <w:t xml:space="preserve">. </w:t>
      </w:r>
    </w:p>
    <w:p w14:paraId="4A810657" w14:textId="67B6FC6D"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C64143" w:rsidRPr="009F5FF4">
        <w:rPr>
          <w:lang w:val="en-US"/>
        </w:rPr>
        <w:t>(</w:t>
      </w:r>
      <w:r w:rsidR="00C64143" w:rsidRPr="009F5FF4">
        <w:rPr>
          <w:noProof/>
          <w:lang w:val="en-US"/>
        </w:rPr>
        <w:t>2</w:t>
      </w:r>
      <w:r w:rsidR="00C64143" w:rsidRPr="009F5FF4">
        <w:rPr>
          <w:lang w:val="en-US"/>
        </w:rPr>
        <w:t>.</w:t>
      </w:r>
      <w:r w:rsidR="00C64143" w:rsidRPr="009F5FF4">
        <w:rPr>
          <w:noProof/>
          <w:lang w:val="en-US"/>
        </w:rPr>
        <w:t>16</w:t>
      </w:r>
      <w:r w:rsidR="00C64143" w:rsidRPr="009F5FF4">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46615AF"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4LTMxVDIxOjE0OjU4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D90490">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C0zMVQyMToxNDo1OC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C40BC0" w:rsidRPr="00C40BC0">
              <w:rPr>
                <w:rFonts w:eastAsia="Garamond" w:cs="Garamond"/>
                <w:lang w:val="en-US"/>
              </w:rPr>
              <w:t>(2017)</w:t>
            </w:r>
          </w:hyperlink>
          <w:r>
            <w:rPr>
              <w:rFonts w:eastAsia="Garamond" w:cs="Garamond"/>
              <w:lang w:val="en-US"/>
            </w:rPr>
            <w:fldChar w:fldCharType="end"/>
          </w:r>
        </w:sdtContent>
      </w:sdt>
      <w:r>
        <w:rPr>
          <w:rFonts w:eastAsia="Garamond" w:cs="Garamond"/>
          <w:lang w:val="en-US"/>
        </w:rPr>
        <w:t>.</w:t>
      </w:r>
    </w:p>
    <w:p w14:paraId="1354B746" w14:textId="4EE82FBF"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w:t>
      </w:r>
      <w:r w:rsidRPr="003945E4">
        <w:rPr>
          <w:rFonts w:eastAsia="Garamond" w:cs="Garamond"/>
          <w:lang w:val="en-US"/>
        </w:rPr>
        <w:t>underscores the numerical efficiency obtained through orthogonal collocation as discretization and the HSL solver</w:t>
      </w:r>
      <w:r w:rsidRPr="003945E4">
        <w:rPr>
          <w:rFonts w:eastAsia="Garamond" w:cs="Garamond"/>
          <w:color w:val="808080" w:themeColor="background1" w:themeShade="80"/>
          <w:lang w:val="en-US"/>
        </w:rPr>
        <w:t>.</w:t>
      </w:r>
      <w:r w:rsidR="001B3723" w:rsidRPr="003945E4">
        <w:rPr>
          <w:rFonts w:eastAsia="Garamond" w:cs="Garamond"/>
          <w:color w:val="808080" w:themeColor="background1" w:themeShade="80"/>
          <w:lang w:val="en-US"/>
        </w:rPr>
        <w:t xml:space="preserve"> </w:t>
      </w:r>
      <w:r w:rsidR="001B3723" w:rsidRPr="003945E4">
        <w:rPr>
          <w:rFonts w:eastAsia="Garamond" w:cs="Garamond"/>
          <w:lang w:val="en-US"/>
        </w:rPr>
        <w:t>However, real-life application would require a state estimator, which adds computational load.</w:t>
      </w:r>
      <w:r w:rsidRPr="003945E4">
        <w:rPr>
          <w:rFonts w:eastAsia="Garamond" w:cs="Garamond"/>
          <w:lang w:val="en-US"/>
        </w:rPr>
        <w:t xml:space="preserve"> Overall, the NMPC successfully tracked constant setpoints of methane production with fast convergence</w:t>
      </w:r>
      <w:r>
        <w:rPr>
          <w:rFonts w:eastAsia="Garamond" w:cs="Garamond"/>
          <w:lang w:val="en-US"/>
        </w:rPr>
        <w:t xml:space="preserv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31C7BD10"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EndPr/>
        <w:sdtContent>
          <w:r>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4LTMxVDIxOjE0OjU4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C64143" w:rsidRPr="00FB4FD3">
        <w:rPr>
          <w:lang w:val="en-US"/>
        </w:rPr>
        <w:t>(</w:t>
      </w:r>
      <w:r w:rsidR="00C64143" w:rsidRPr="00FB4FD3">
        <w:rPr>
          <w:noProof/>
          <w:lang w:val="en-US"/>
        </w:rPr>
        <w:t>2</w:t>
      </w:r>
      <w:r w:rsidR="00C64143" w:rsidRPr="00FB4FD3">
        <w:rPr>
          <w:lang w:val="en-US"/>
        </w:rPr>
        <w:t>.</w:t>
      </w:r>
      <w:r w:rsidR="00C64143" w:rsidRPr="00FB4FD3">
        <w:rPr>
          <w:noProof/>
          <w:lang w:val="en-US"/>
        </w:rPr>
        <w:t>18</w:t>
      </w:r>
      <w:r w:rsidR="00C64143" w:rsidRPr="00FB4FD3">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End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C0zMVQyMToxNDo1OC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EndPr/>
        <w:sdtContent>
          <w:r w:rsidR="00FC6AF8">
            <w:rPr>
              <w:rFonts w:eastAsia="Garamond" w:cs="Garamond"/>
              <w:color w:val="000000" w:themeColor="text1"/>
              <w:szCs w:val="24"/>
              <w:lang w:val="en-US"/>
            </w:rPr>
            <w:fldChar w:fldCharType="begin"/>
          </w:r>
          <w:r w:rsidR="00D9049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gtMzFUMjE6MTQ6NT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C40BC0" w:rsidRPr="00C40BC0">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C40BC0" w:rsidRPr="00C40BC0">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493FA8B7" w:rsidR="0076501A" w:rsidRDefault="00FC6AF8" w:rsidP="000E1B52">
      <w:pPr>
        <w:rPr>
          <w:lang w:val="en-US"/>
        </w:rPr>
      </w:pPr>
      <w:r>
        <w:rPr>
          <w:lang w:val="en-US"/>
        </w:rPr>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 xml:space="preserve">n case of </w:t>
      </w:r>
      <w:r w:rsidR="0076501A" w:rsidRPr="1BBEFA5A">
        <w:rPr>
          <w:lang w:val="en-US"/>
        </w:rPr>
        <w:t>ran</w:t>
      </w:r>
      <w:r w:rsidR="0076501A">
        <w:rPr>
          <w:lang w:val="en-US"/>
        </w:rPr>
        <w:t>-</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3945E4"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78FE31AD" w:rsidR="00E241CE" w:rsidRDefault="00E241CE" w:rsidP="0076501A">
      <w:pPr>
        <w:ind w:firstLine="0"/>
        <w:rPr>
          <w:lang w:val="en-US"/>
        </w:rPr>
      </w:pPr>
      <w:proofErr w:type="spellStart"/>
      <w:r w:rsidRPr="1BBEFA5A">
        <w:rPr>
          <w:lang w:val="en-US"/>
        </w:rPr>
        <w:lastRenderedPageBreak/>
        <w:t>dom</w:t>
      </w:r>
      <w:proofErr w:type="spellEnd"/>
      <w:r w:rsidRPr="1BBEFA5A">
        <w:rPr>
          <w:lang w:val="en-US"/>
        </w:rPr>
        <w:t>, unpredicted disturbances</w:t>
      </w:r>
      <w:r>
        <w:rPr>
          <w:lang w:val="en-US"/>
        </w:rPr>
        <w:t xml:space="preserve"> with unknown </w:t>
      </w:r>
      <w:r w:rsidRPr="1BBEFA5A">
        <w:rPr>
          <w:lang w:val="en-US"/>
        </w:rPr>
        <w:t>associated uncertaint</w:t>
      </w:r>
      <w:r>
        <w:rPr>
          <w:lang w:val="en-US"/>
        </w:rPr>
        <w:t>ies</w:t>
      </w:r>
      <w:r w:rsidRPr="1BBEFA5A">
        <w:rPr>
          <w:lang w:val="en-US"/>
        </w:rPr>
        <w:t xml:space="preserve">, </w:t>
      </w:r>
      <w:r>
        <w:rPr>
          <w:lang w:val="en-US"/>
        </w:rPr>
        <w:t>disturbance rejection might be less successful, and safety margins of GS filling levels might be slimmer.</w:t>
      </w:r>
    </w:p>
    <w:p w14:paraId="202E87A2" w14:textId="60DE5D23"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 xml:space="preserve">Medium hourly OLRs were </w:t>
      </w:r>
      <w:r w:rsidRPr="003945E4">
        <w:rPr>
          <w:rFonts w:eastAsia="Garamond" w:cs="Garamond"/>
          <w:color w:val="000000" w:themeColor="text1"/>
          <w:szCs w:val="24"/>
          <w:lang w:val="en-US"/>
        </w:rPr>
        <w:t>maintained with an average of around 4 kg VS m</w:t>
      </w:r>
      <w:r w:rsidRPr="003945E4">
        <w:rPr>
          <w:rFonts w:eastAsia="Garamond" w:cs="Garamond"/>
          <w:color w:val="000000" w:themeColor="text1"/>
          <w:szCs w:val="24"/>
          <w:vertAlign w:val="superscript"/>
          <w:lang w:val="en-US"/>
        </w:rPr>
        <w:t>-3</w:t>
      </w:r>
      <w:r w:rsidRPr="003945E4">
        <w:rPr>
          <w:rFonts w:eastAsia="Garamond" w:cs="Garamond"/>
          <w:color w:val="000000" w:themeColor="text1"/>
          <w:szCs w:val="24"/>
          <w:lang w:val="en-US"/>
        </w:rPr>
        <w:t xml:space="preserve"> d</w:t>
      </w:r>
      <w:r w:rsidRPr="003945E4">
        <w:rPr>
          <w:rFonts w:eastAsia="Garamond" w:cs="Garamond"/>
          <w:color w:val="000000" w:themeColor="text1"/>
          <w:szCs w:val="24"/>
          <w:vertAlign w:val="superscript"/>
          <w:lang w:val="en-US"/>
        </w:rPr>
        <w:t>-1</w:t>
      </w:r>
      <w:r w:rsidRPr="003945E4">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EndPr/>
        <w:sdtContent>
          <w:r w:rsidRPr="003945E4">
            <w:rPr>
              <w:rFonts w:eastAsia="Garamond" w:cs="Garamond"/>
              <w:color w:val="000000" w:themeColor="text1"/>
              <w:szCs w:val="24"/>
              <w:lang w:val="en-US"/>
            </w:rPr>
            <w:fldChar w:fldCharType="begin"/>
          </w:r>
          <w:r w:rsidRPr="003945E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ZjQ2NTFkZjUtM2M3NS00YThkLWI4N2UtZjMwYWUwZWI0N2Y2IiwiVGV4dCI6IkvDtnJiZXIgZXQgYWwuIiwiV0FJVmVyc2lvbiI6IjYuMTkuMi4xIn0=}</w:instrText>
          </w:r>
          <w:r w:rsidRPr="003945E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3945E4">
              <w:rPr>
                <w:rFonts w:eastAsia="Garamond" w:cs="Garamond"/>
                <w:color w:val="000000" w:themeColor="text1"/>
                <w:szCs w:val="24"/>
                <w:lang w:val="en-US"/>
              </w:rPr>
              <w:t>Körber et al.</w:t>
            </w:r>
          </w:hyperlink>
          <w:r w:rsidRPr="003945E4">
            <w:rPr>
              <w:rFonts w:eastAsia="Garamond" w:cs="Garamond"/>
              <w:color w:val="000000" w:themeColor="text1"/>
              <w:szCs w:val="24"/>
              <w:lang w:val="en-US"/>
            </w:rPr>
            <w:fldChar w:fldCharType="end"/>
          </w:r>
        </w:sdtContent>
      </w:sdt>
      <w:r w:rsidRPr="003945E4">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EndPr/>
        <w:sdtContent>
          <w:r w:rsidRPr="003945E4">
            <w:rPr>
              <w:rFonts w:eastAsia="Garamond" w:cs="Garamond"/>
              <w:color w:val="000000" w:themeColor="text1"/>
              <w:szCs w:val="24"/>
              <w:lang w:val="en-US"/>
            </w:rPr>
            <w:fldChar w:fldCharType="begin"/>
          </w:r>
          <w:r w:rsidRPr="003945E4">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YTIzZTFlMTYtNDk5MS00MmE3LWJiMTAtNzcyYzM4NjQ1Y2M1IiwiVGV4dCI6IigyMDIyKSIsIldBSVZlcnNpb24iOiI2LjE5LjIuMSJ9}</w:instrText>
          </w:r>
          <w:r w:rsidRPr="003945E4">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3945E4">
              <w:rPr>
                <w:rFonts w:eastAsia="Garamond" w:cs="Garamond"/>
                <w:color w:val="000000" w:themeColor="text1"/>
                <w:szCs w:val="24"/>
                <w:lang w:val="en-US"/>
              </w:rPr>
              <w:t>(2022)</w:t>
            </w:r>
          </w:hyperlink>
          <w:r w:rsidRPr="003945E4">
            <w:rPr>
              <w:rFonts w:eastAsia="Garamond" w:cs="Garamond"/>
              <w:color w:val="000000" w:themeColor="text1"/>
              <w:szCs w:val="24"/>
              <w:lang w:val="en-US"/>
            </w:rPr>
            <w:fldChar w:fldCharType="end"/>
          </w:r>
        </w:sdtContent>
      </w:sdt>
      <w:r w:rsidRPr="003945E4">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sdtContent>
          <w:r w:rsidRPr="003945E4">
            <w:rPr>
              <w:rFonts w:eastAsia="Garamond" w:cs="Garamond"/>
              <w:color w:val="000000" w:themeColor="text1"/>
              <w:szCs w:val="24"/>
              <w:lang w:val="en-US"/>
            </w:rPr>
            <w:fldChar w:fldCharType="begin"/>
          </w:r>
          <w:r w:rsidRPr="003945E4">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9yZ2FuaXphdGlvbnMiOltdLCJPdGhlcnNJbnZvbHZlZCI6W10sIlBhZ2VSYW5nZSI6IjxzcD5cclxuICA8bj4xMjEyODI8L24+XHJcbiAgPGluPnRydWU8L2luPlxyXG4gIDxvcz4xMjEyODI8L29zPlxyXG4gIDxwcz4xMjEyODI8L3BzPlxyXG48L3NwPlxyXG48b3M+MTIxMjgyPC9vcz4iLCJQZXJpb2RpY2FsIjp7IiRpZCI6IjE5IiwiJHR5cGUiOiJTd2lzc0FjYWRlbWljLkNpdGF2aS5QZXJpb2RpY2FsLCBTd2lzc0FjYWRlbWljLkNpdGF2aSIsIklzc24iOiIwMDE2MjM2MSIsIk5hbWUiOiJGdWVsIiwiUGFnaW5hdGlvbiI6MCwiUHJvdGVjdGVkIjpmYWxzZSwiQ3JlYXRlZEJ5IjoiX2EiLCJDcmVhdGVkT24iOiIyMDIxLTExLTE1VDA5OjA1OjM3IiwiTW9kaWZpZWRCeSI6Il9hIiwiSWQiOiJkOTdmODVlNy0wYTE0LTRlZTQtYjE5ZC0zMzFkZDdhMDFiNzAiLCJNb2RpZmllZE9uIjoiMjAyMS0xMS0xNVQwOTowNTozNyIsIlByb2plY3QiOnsiJHJlZiI6IjgifX0sIlB1Ymxpc2hlcnMiOltdLCJRdW90YXRpb25zIjpbXSwiUmF0aW5nIjowLCJSZWZlcmVuY2VUeXBlIjoiSm91cm5hbEFydGljbGUiLCJTaG9ydFRpdGxlIjoiV3UsIFBlbmcgZXQgYWwuIDIwMjEg4oCTIENvbW1lcmNpYWwgYmlvZ2FzIHBsYW50cyIsIlNob3J0VGl0bGVVcGRhdGVUeXBlIjowLCJTb3VyY2VPZkJpYmxpb2dyYXBoaWNJbmZvcm1hdGlvbiI6IkNyb3NzUmVmIiwiU3RhdGljSWRzIjpbIjU1YWVkMDEyLTIxZjItNDMxNy04YWJmLTQyYTY0MDU5NDA3NiJdLCJUYWJsZU9mQ29udGVudHNDb21wbGV4aXR5IjowLCJUYWJsZU9mQ29udGVudHNTb3VyY2VUZXh0Rm9ybWF0IjowLCJUYXNrcyI6W10sIlRpdGxlIjoiQ29tbWVyY2lhbCBiaW9nYXMgcGxhbnRzOiBSZXZpZXcgb24gb3BlcmF0aW9uYWwgcGFyYW1ldGVycyBhbmQgZ3VpZGUgZm9yIHBlcmZvcm1hbmNlIG9wdGltaXphdGlvbiIsIlRyYW5zbGF0b3JzIjpbXSwiVm9sdW1lIjoiMzAzIiwiWWVhciI6IjIwMjEiLCJZZWFyUmVzb2x2ZWQiOiIyMDIxIiwiQ3JlYXRlZEJ5IjoiX0hlbGxtYW5uLCBTaW1vbiIsIkNyZWF0ZWRPbiI6IjIwMjUtMDgtMjhUMTg6MTg6MDYiLCJNb2RpZmllZEJ5IjoiX1NoZWxsbWFubiIsIklkIjoiN2IwMjg3ZWUtZjdmNS00OTZhLWEzZDUtZjA1ODM5M2NhODBi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ihXdSBldCBhbC4sIDIwMjEpIn1dfSwiVGFnIjoiQ2l0YXZpUGxhY2Vob2xkZXIjOWQwMGQyNGMtZDhiNy00NDk3LTk4YTMtYmZiZDI2ODBhOTZiIiwiVGV4dCI6IihXdSBldCBhbC4sIDIwMjEpIiwiV0FJVmVyc2lvbiI6IjYuMTkuMi4xIn0=}</w:instrText>
          </w:r>
          <w:r w:rsidRPr="003945E4">
            <w:rPr>
              <w:rFonts w:eastAsia="Garamond" w:cs="Garamond"/>
              <w:color w:val="000000" w:themeColor="text1"/>
              <w:szCs w:val="24"/>
              <w:lang w:val="en-US"/>
            </w:rPr>
            <w:fldChar w:fldCharType="separate"/>
          </w:r>
          <w:hyperlink w:anchor="_CTVL0017b0287eef7f5496aa3d5f058393ca80b" w:tooltip="Wu, D.; Peng, X.; Li, L.; Yang, P.; Peng, Y.; Liu, H.; Wang, X. (2021): Commercial biogas plants: Review on operational parameters and guide for perfo…" w:history="1">
            <w:r w:rsidRPr="003945E4">
              <w:rPr>
                <w:rFonts w:eastAsia="Garamond" w:cs="Garamond"/>
                <w:color w:val="000000" w:themeColor="text1"/>
                <w:szCs w:val="24"/>
                <w:lang w:val="en-US"/>
              </w:rPr>
              <w:t>(Wu et al., 2021)</w:t>
            </w:r>
          </w:hyperlink>
          <w:r w:rsidRPr="003945E4">
            <w:rPr>
              <w:rFonts w:eastAsia="Garamond" w:cs="Garamond"/>
              <w:color w:val="000000" w:themeColor="text1"/>
              <w:szCs w:val="24"/>
              <w:lang w:val="en-US"/>
            </w:rPr>
            <w:fldChar w:fldCharType="end"/>
          </w:r>
        </w:sdtContent>
      </w:sdt>
      <w:r w:rsidRPr="003945E4">
        <w:rPr>
          <w:rFonts w:eastAsia="Garamond" w:cs="Garamond"/>
          <w:color w:val="000000" w:themeColor="text1"/>
          <w:szCs w:val="24"/>
          <w:lang w:val="en-US"/>
        </w:rPr>
        <w:t>. The share of methane in the produced</w:t>
      </w:r>
      <w:r>
        <w:rPr>
          <w:rFonts w:eastAsia="Garamond" w:cs="Garamond"/>
          <w:color w:val="000000" w:themeColor="text1"/>
          <w:szCs w:val="24"/>
          <w:lang w:val="en-US"/>
        </w:rPr>
        <w:t xml:space="preserve">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gtMzFUMjE6MTQ6NTgiLCJQcm9qZWN0Ijp7IiRyZWYiOiI4In19LCJVc2VOdW1iZXJpbmdUeXBlT2ZQYXJlbnREb2N1bWVudCI6ZmFsc2V9XSwiRm9ybWF0dGVkVGV4dCI6eyIkaWQiOiIyMCIsIkNvdW50IjoxLCJUZXh0VW5pdHMiOlt7IiRpZCI6IjIxIiwiRm9udFN0eWxlIjp7IiRpZCI6IjIyIiwiTmV1dHJhbCI6dHJ1ZX0sIlJlYWRpbmdPcmRlciI6MSwiVGV4dCI6IkvDtnJiZXIgZXQgYWwuIn1dfSwiVGFnIjoiQ2l0YXZpUGxhY2Vob2xkZXIjNTM3YjMzMjctYzM1Mi00Zjk3LWE2MGItNmZjMzg3Mjg0MjUzIiwiVGV4dCI6IkvDtnJiZXIgZXQgYWwu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4LTMxVDIxOjE0OjU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IpIn1dfSwiVGFnIjoiQ2l0YXZpUGxhY2Vob2xkZXIjNTAwYmVmYjQtNzJjYS00MTg4LTljYjQtMzAwNDQ4NWY1NWE4IiwiVGV4dCI6IigyMDIyKSIsIldBSVZlcnNpb24iOiI2LjE5LjIuMSJ9}</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Pr="00C40BC0">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47B5243A"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6588a648-f12b-40f8-b06a-b7cb4f667b34"/>
          <w:id w:val="95524622"/>
          <w:placeholder>
            <w:docPart w:val="CABE0ED91A0A401EBDB5F29323567FBA"/>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4LTMxVDIxOjE0OjU4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ff6d5320-f145-4669-aa18-5599faa17535"/>
          <w:id w:val="1095825037"/>
          <w:placeholder>
            <w:docPart w:val="CABE0ED91A0A401EBDB5F29323567FBA"/>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OC0zMVQyMToxNDo1OC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lang w:val="en-US"/>
            </w:rPr>
            <w:fldChar w:fldCharType="separate"/>
          </w:r>
          <w:hyperlink w:anchor="_CTVL001977d69209d6a4035ae06308c16491874" w:tooltip="Mauky, E.; Weinrich, S.; Jacobi, H.-F.; Nägele, H.-J.; Liebetrau, J.; Nelles, M. (2017): Demand-driven biogas production by flexible feeding in full-s…" w:history="1">
            <w:r>
              <w:rPr>
                <w:lang w:val="en-US"/>
              </w:rPr>
              <w:t>(2017)</w:t>
            </w:r>
          </w:hyperlink>
          <w:r>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4LTMxVDIxOjE0OjU4IiwiUHJvamVjdCI6eyIkcmVmIjoiOCJ9fSwiVXNlTnVtYmVyaW5nVHlwZU9mUGFyZW50RG9jdW1lbnQiOmZhbHNlfV0sIkZvcm1hdHRlZFRleHQiOnsiJGlkIjoiMjYiLCJDb3VudCI6MSwiVGV4dFVuaXRzIjpbeyIkaWQiOiIyNyIsIkZvbnRTdHlsZSI6eyIkaWQiOiIyOCIsIk5ldXRyYWwiOnRydWV9LCJSZWFkaW5nT3JkZXIiOjEsIlRleHQiOiJCb25rIGV0IGFsLiJ9XX0sIlRhZyI6IkNpdGF2aVBsYWNlaG9sZGVyIzMzYzc5ODBmLWE0OTEtNDI2MS05ZjNiLTNmMTM2ZmViNmE1MiIsIlRleHQiOiJCb25rIGV0IGFsLiIsIldBSVZlcnNpb24iOiI2LjE5LjIuMSJ9}</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C0zMVQyMToxNDo1OC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QwYzdlZGM2LTA1MTYtNDkyMS05ODJmLTE0ZTAzNzI3OTlkOSIsIlRleHQiOiIoMjAxOCkiLCJXQUlWZXJzaW9uIjoiNi4xOS4yLjEifQ==}</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Pr>
                <w:lang w:val="en-US"/>
              </w:rPr>
              <w:t>(2018)</w:t>
            </w:r>
          </w:hyperlink>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C0zMVQyMToxNDo1OCIsIlByb2plY3QiOnsiJHJlZiI6IjgifX0sIlVzZU51bWJlcmluZ1R5cGVPZlBhcmVudERvY3VtZW50IjpmYWxzZX1dLCJGb3JtYXR0ZWRUZXh0Ijp7IiRpZCI6IjI1IiwiQ291bnQiOjEsIlRleHRVbml0cyI6W3siJGlkIjoiMjYiLCJGb250U3R5bGUiOnsiJGlkIjoiMjciLCJOZXV0cmFsIjp0cnVlfSwiUmVhZGluZ09yZGVyIjoxLCJUZXh0IjoiV2VpbnJpY2ggZXQgYWwuIn1dfSwiVGFnIjoiQ2l0YXZpUGxhY2Vob2xkZXIjYjQxY2FmZjUtMGY2MC00YmEwLWFhODItMDVkNTU1MDU1NTBmIiwiVGV4dCI6IldlaW5yaWNoIGV0IGFsLi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gtMzFUMjE6MTQ6NTg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SkifV19LCJUYWciOiJDaXRhdmlQbGFjZWhvbGRlciMwNzQzOTZmOC04YjE4LTQyZGYtOGE2YS1kZmJiZGVhODAwMWYiLCJUZXh0IjoiKDIwMjEpIiwiV0FJVmVyc2lvbiI6IjYuMTkuMi4xIn0=}</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4LTMxVDIxOjE0OjU4IiwiUHJvamVjdCI6eyIkcmVmIjoiOCJ9fSwiVXNlTnVtYmVyaW5nVHlwZU9mUGFyZW50RG9jdW1lbnQiOmZhbHNlfV0sIkZvcm1hdHRlZFRleHQiOnsiJGlkIjoiMjQiLCJDb3VudCI6MSwiVGV4dFVuaXRzIjpbeyIkaWQiOiIyNSIsIkZvbnRTdHlsZSI6eyIkaWQiOiIyNiIsIk5ldXRyYWwiOnRydWV9LCJSZWFkaW5nT3JkZXIiOjEsIlRleHQiOiJXaWNoZXJuIGV0IGFsLiJ9XX0sIlRhZyI6IkNpdGF2aVBsYWNlaG9sZGVyIzM0OTQzYjBiLWEwOWEtNGVjNS05Yzc1LTI3NmFjZjRhYjYwYiIsIlRleHQiOiJXaWNoZXJuIGV0IGFsLiIsIldBSVZlcnNpb24iOiI2LjE5LjIuMSJ9}</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C0zMVQyMToxNDo1OC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A5KSJ9XX0sIlRhZyI6IkNpdGF2aVBsYWNlaG9sZGVyI2Y1ZDc2YjZjLWFiYTMtNGZiZC05MmM1LTZmNzVjNjI4OWI4MCIsIlRleHQiOiIoMjAwOSk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Pr>
                <w:lang w:val="en-US"/>
              </w:rPr>
              <w:t>(2009)</w:t>
            </w:r>
          </w:hyperlink>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39" w:name="_tkocxpr8ahno"/>
      <w:bookmarkEnd w:id="39"/>
      <w:r w:rsidRPr="7139F001">
        <w:rPr>
          <w:lang w:val="en-US"/>
        </w:rPr>
        <w:lastRenderedPageBreak/>
        <w:t>3.</w:t>
      </w:r>
      <w:r>
        <w:rPr>
          <w:lang w:val="en-US"/>
        </w:rPr>
        <w:t>4</w:t>
      </w:r>
      <w:r w:rsidRPr="7139F001">
        <w:rPr>
          <w:lang w:val="en-US"/>
        </w:rPr>
        <w:t xml:space="preserve"> </w:t>
      </w:r>
      <w:bookmarkStart w:id="40" w:name="_Hlk207213167"/>
      <w:r w:rsidRPr="7139F001">
        <w:rPr>
          <w:lang w:val="en-US"/>
        </w:rPr>
        <w:t xml:space="preserve">Comparison </w:t>
      </w:r>
      <w:r>
        <w:rPr>
          <w:lang w:val="en-US"/>
        </w:rPr>
        <w:t>of robust and n</w:t>
      </w:r>
      <w:r w:rsidRPr="7139F001">
        <w:rPr>
          <w:lang w:val="en-US"/>
        </w:rPr>
        <w:t xml:space="preserve">ominal </w:t>
      </w:r>
      <w:bookmarkEnd w:id="40"/>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7777777"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Pr="00C40BC0">
              <w:rPr>
                <w:lang w:val="en-US"/>
              </w:rPr>
              <w:t>(Qin and Badgwell, 2003)</w:t>
            </w:r>
          </w:hyperlink>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3945E4"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6C6A76D4"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EndPr/>
        <w:sdtContent>
          <w:r>
            <w:rPr>
              <w:lang w:val="en-US"/>
            </w:rPr>
            <w:fldChar w:fldCharType="begin"/>
          </w:r>
          <w:r w:rsidR="00D9049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4LTMxVDIxOjE0OjU4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jMTE5MDdiNC02YzQ5LTQ4ODktYWJlZS02ZWUwZjcyMWJkNTAiLCJUZXh0IjoiKFFpbiBhbmQgQmFkZ3dlbGwsIDIwMDMpIiwiV0FJVmVyc2lvbiI6IjYuMTkuMi4xIn0=}</w:instrText>
          </w:r>
          <w:r>
            <w:rPr>
              <w:lang w:val="en-US"/>
            </w:rPr>
            <w:fldChar w:fldCharType="separate"/>
          </w:r>
          <w:hyperlink w:anchor="_CTVL001613817b73b44408b87fd77151cc11fc5" w:tooltip="Qin, S.; Badgwell, T. A. (2003): A survey of industrial model predictive control technology. Control Engineering Practice 11 (7), 733–764." w:history="1">
            <w:r w:rsidR="00C40BC0" w:rsidRPr="00C40BC0">
              <w:rPr>
                <w:lang w:val="en-US"/>
              </w:rPr>
              <w:t>(Qin and Badgwell, 2003)</w:t>
            </w:r>
          </w:hyperlink>
          <w:r>
            <w:rPr>
              <w:lang w:val="en-US"/>
            </w:rPr>
            <w:fldChar w:fldCharType="end"/>
          </w:r>
        </w:sdtContent>
      </w:sdt>
      <w:r>
        <w:rPr>
          <w:lang w:val="en-US"/>
        </w:rPr>
        <w:t xml:space="preserve"> or further limited maximum feed volume flows to restrict the erratic feeding.</w:t>
      </w:r>
    </w:p>
    <w:p w14:paraId="27A51899" w14:textId="4608B8CE" w:rsidR="00CE4AC8" w:rsidRDefault="00836688" w:rsidP="00CE4AC8">
      <w:pPr>
        <w:rPr>
          <w:lang w:val="en-US"/>
        </w:rPr>
      </w:pPr>
      <w:r>
        <w:rPr>
          <w:lang w:val="en-US"/>
        </w:rPr>
        <w:t xml:space="preserve">By </w:t>
      </w:r>
      <w:r w:rsidRPr="003945E4">
        <w:rPr>
          <w:lang w:val="en-US"/>
        </w:rPr>
        <w:t>contrast, the robust multi-stage controller involves predictions of two different scenarios based on the two different realizations of the influent uncertainty</w:t>
      </w:r>
      <w:r w:rsidR="006A043E" w:rsidRPr="003945E4">
        <w:rPr>
          <w:lang w:val="en-US"/>
        </w:rPr>
        <w:t>, and thereby acts more conservatively</w:t>
      </w:r>
      <w:r w:rsidR="006500ED" w:rsidRPr="003945E4">
        <w:rPr>
          <w:lang w:val="en-US"/>
        </w:rPr>
        <w:t xml:space="preserve">, as previously reported </w:t>
      </w:r>
      <w:r w:rsidR="006F3196" w:rsidRPr="003945E4">
        <w:rPr>
          <w:lang w:val="en-US"/>
        </w:rPr>
        <w:t xml:space="preserve">in the AD context </w:t>
      </w:r>
      <w:r w:rsidR="006500ED" w:rsidRPr="003945E4">
        <w:rPr>
          <w:lang w:val="en-US"/>
        </w:rPr>
        <w:t xml:space="preserve">e.g. by </w:t>
      </w:r>
      <w:sdt>
        <w:sdtPr>
          <w:rPr>
            <w:lang w:val="en-US"/>
          </w:rPr>
          <w:alias w:val="To edit, see citavi.com/edit"/>
          <w:tag w:val="CitaviPlaceholder#c3ea4e42-ae06-4fa9-afd7-38427fffeb32"/>
          <w:id w:val="-505827151"/>
          <w:placeholder>
            <w:docPart w:val="6DBE4F11393C41C7818377F61E0A75D1"/>
          </w:placeholder>
        </w:sdtPr>
        <w:sdtEndPr/>
        <w:sdtContent>
          <w:r w:rsidR="006500ED"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gtMzFUMjE6MTQ6NTgiLCJQcm9qZWN0Ijp7IiRyZWYiOiI4In19LCJVc2VOdW1iZXJpbmdUeXBlT2ZQYXJlbnREb2N1bWVudCI6ZmFsc2V9XSwiRm9ybWF0dGVkVGV4dCI6eyIkaWQiOiIxOCIsIkNvdW50IjoxLCJUZXh0VW5pdHMiOlt7IiRpZCI6IjE5IiwiRm9udFN0eWxlIjp7IiRpZCI6IjIwIiwiTmV1dHJhbCI6dHJ1ZX0sIlJlYWRpbmdPcmRlciI6MSwiVGV4dCI6IlBpY2Vuby1Ew61heiBldCBhbC4ifV19LCJUYWciOiJDaXRhdmlQbGFjZWhvbGRlciNjM2VhNGU0Mi1hZTA2LTRmYTktYWZkNy0zODQyN2ZmZmViMzIiLCJUZXh0IjoiUGljZW5vLUTDrWF6IGV0IGFsLiIsIldBSVZlcnNpb24iOiI2LjE5LjIuMSJ9}</w:instrText>
          </w:r>
          <w:r w:rsidR="006500ED" w:rsidRPr="003945E4">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3945E4">
              <w:rPr>
                <w:lang w:val="en-US"/>
              </w:rPr>
              <w:t>Piceno-Díaz et al.</w:t>
            </w:r>
          </w:hyperlink>
          <w:r w:rsidR="006500ED" w:rsidRPr="003945E4">
            <w:rPr>
              <w:lang w:val="en-US"/>
            </w:rPr>
            <w:fldChar w:fldCharType="end"/>
          </w:r>
        </w:sdtContent>
      </w:sdt>
      <w:r w:rsidR="006500ED" w:rsidRPr="003945E4">
        <w:rPr>
          <w:lang w:val="en-US"/>
        </w:rPr>
        <w:t xml:space="preserve"> </w:t>
      </w:r>
      <w:sdt>
        <w:sdtPr>
          <w:rPr>
            <w:lang w:val="en-US"/>
          </w:rPr>
          <w:alias w:val="To edit, see citavi.com/edit"/>
          <w:tag w:val="CitaviPlaceholder#ffa7e26a-b1c7-4359-bf82-92bd3bec40e7"/>
          <w:id w:val="998080882"/>
          <w:placeholder>
            <w:docPart w:val="6DBE4F11393C41C7818377F61E0A75D1"/>
          </w:placeholder>
        </w:sdtPr>
        <w:sdtEndPr/>
        <w:sdtContent>
          <w:r w:rsidR="006500ED" w:rsidRPr="003945E4">
            <w:rPr>
              <w:lang w:val="en-US"/>
            </w:rPr>
            <w:fldChar w:fldCharType="begin"/>
          </w:r>
          <w:r w:rsidR="00D90490" w:rsidRPr="003945E4">
            <w:rPr>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4LTMxVDIxOjE0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mZhN2UyNmEtYjFjNy00MzU5LWJmODItOTJiZDNiZWM0MGU3IiwiVGV4dCI6IigyMDIwKSIsIldBSVZlcnNpb24iOiI2LjE5LjIuMSJ9}</w:instrText>
          </w:r>
          <w:r w:rsidR="006500ED" w:rsidRPr="003945E4">
            <w:rPr>
              <w:lang w:val="en-US"/>
            </w:rPr>
            <w:fldChar w:fldCharType="separate"/>
          </w:r>
          <w:hyperlink w:anchor="_CTVL001b3c753199fa1416c82e8912240005fe1" w:tooltip="Piceno-Díaz, E. R.; Ricardez-Sandoval, L. A.; Gutierrez-Limon, M. A.; Méndez-Acosta, H. O.; Puebla, H. (2020): Robust Nonlinear Model Predictive Contr…" w:history="1">
            <w:r w:rsidR="00C40BC0" w:rsidRPr="003945E4">
              <w:rPr>
                <w:lang w:val="en-US"/>
              </w:rPr>
              <w:t>(2020)</w:t>
            </w:r>
          </w:hyperlink>
          <w:r w:rsidR="006500ED" w:rsidRPr="003945E4">
            <w:rPr>
              <w:lang w:val="en-US"/>
            </w:rPr>
            <w:fldChar w:fldCharType="end"/>
          </w:r>
        </w:sdtContent>
      </w:sdt>
      <w:r w:rsidR="006A043E" w:rsidRPr="003945E4">
        <w:rPr>
          <w:lang w:val="en-US"/>
        </w:rPr>
        <w:t>. Mind the two-fold c</w:t>
      </w:r>
      <w:r w:rsidRPr="003945E4">
        <w:rPr>
          <w:lang w:val="en-US"/>
        </w:rPr>
        <w:t>ontroller predictions in Fig. 6 (left</w:t>
      </w:r>
      <w:r w:rsidR="006A043E" w:rsidRPr="003945E4">
        <w:rPr>
          <w:lang w:val="en-US"/>
        </w:rPr>
        <w:t>), shown as dotted lines</w:t>
      </w:r>
      <w:r w:rsidR="00CE4AC8" w:rsidRPr="003945E4">
        <w:rPr>
          <w:lang w:val="en-US"/>
        </w:rPr>
        <w:t>, particularly in the</w:t>
      </w:r>
      <w:r w:rsidR="00CE4AC8">
        <w:rPr>
          <w:lang w:val="en-US"/>
        </w:rPr>
        <w:t xml:space="preserv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4540FED"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64143" w:rsidRPr="00487C2D">
        <w:rPr>
          <w:lang w:val="en-US"/>
        </w:rPr>
        <w:t>(</w:t>
      </w:r>
      <w:r w:rsidR="00C64143" w:rsidRPr="00487C2D">
        <w:rPr>
          <w:noProof/>
          <w:lang w:val="en-US"/>
        </w:rPr>
        <w:t>2</w:t>
      </w:r>
      <w:r w:rsidR="00C64143" w:rsidRPr="00487C2D">
        <w:rPr>
          <w:lang w:val="en-US"/>
        </w:rPr>
        <w:t>.</w:t>
      </w:r>
      <w:r w:rsidR="00C64143" w:rsidRPr="00487C2D">
        <w:rPr>
          <w:noProof/>
          <w:lang w:val="en-US"/>
        </w:rPr>
        <w:t>18</w:t>
      </w:r>
      <w:r w:rsidR="00C64143" w:rsidRPr="00487C2D">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Pr="003945E4"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w:t>
      </w:r>
      <w:r w:rsidR="00BB1624" w:rsidRPr="003945E4">
        <w:rPr>
          <w:lang w:val="en-US"/>
        </w:rPr>
        <w:t xml:space="preserve">stage </w:t>
      </w:r>
      <w:r w:rsidR="003F1EF9" w:rsidRPr="003945E4">
        <w:rPr>
          <w:lang w:val="en-US"/>
        </w:rPr>
        <w:t>MPC</w:t>
      </w:r>
      <w:r w:rsidR="003B3166" w:rsidRPr="003945E4">
        <w:rPr>
          <w:lang w:val="en-US"/>
        </w:rPr>
        <w:t>.</w:t>
      </w:r>
      <w:r w:rsidR="00BB1624" w:rsidRPr="003945E4">
        <w:rPr>
          <w:lang w:val="en-US"/>
        </w:rPr>
        <w:t xml:space="preserve"> </w:t>
      </w:r>
      <w:r w:rsidR="007C1D82" w:rsidRPr="003945E4">
        <w:rPr>
          <w:lang w:val="en-US"/>
        </w:rPr>
        <w:t>Com</w:t>
      </w:r>
      <w:r w:rsidR="00644139" w:rsidRPr="003945E4">
        <w:rPr>
          <w:lang w:val="en-US"/>
        </w:rPr>
        <w:softHyphen/>
      </w:r>
      <w:r w:rsidR="007C1D82" w:rsidRPr="003945E4">
        <w:rPr>
          <w:lang w:val="en-US"/>
        </w:rPr>
        <w:t>pared to a simulated time of 14 d, multi-stage MPC is well real-time capable, although for more u</w:t>
      </w:r>
      <w:r w:rsidR="00644139" w:rsidRPr="003945E4">
        <w:rPr>
          <w:lang w:val="en-US"/>
        </w:rPr>
        <w:t>n</w:t>
      </w:r>
      <w:r w:rsidR="00644139" w:rsidRPr="003945E4">
        <w:rPr>
          <w:lang w:val="en-US"/>
        </w:rPr>
        <w:softHyphen/>
      </w:r>
      <w:r w:rsidR="00644139" w:rsidRPr="003945E4">
        <w:rPr>
          <w:lang w:val="en-US"/>
        </w:rPr>
        <w:softHyphen/>
      </w:r>
      <w:r w:rsidR="007C1D82" w:rsidRPr="003945E4">
        <w:rPr>
          <w:lang w:val="en-US"/>
        </w:rPr>
        <w:t xml:space="preserve">certain parameters and longer robust horizons, the robust MPC’s run time would </w:t>
      </w:r>
      <w:r w:rsidR="00487C2D" w:rsidRPr="003945E4">
        <w:rPr>
          <w:lang w:val="en-US"/>
        </w:rPr>
        <w:t>of course</w:t>
      </w:r>
      <w:r w:rsidR="007C1D82" w:rsidRPr="003945E4">
        <w:rPr>
          <w:lang w:val="en-US"/>
        </w:rPr>
        <w:t xml:space="preserve"> increase.</w:t>
      </w:r>
    </w:p>
    <w:p w14:paraId="4FD3A266" w14:textId="77777777" w:rsidR="00D863FA" w:rsidRPr="003945E4" w:rsidRDefault="00D863FA" w:rsidP="00D863FA">
      <w:pPr>
        <w:pStyle w:val="berschrift2"/>
        <w:rPr>
          <w:lang w:val="en-US"/>
        </w:rPr>
      </w:pPr>
      <w:bookmarkStart w:id="41" w:name="_xcnexyaz5dj2"/>
      <w:bookmarkEnd w:id="41"/>
      <w:r w:rsidRPr="003945E4">
        <w:rPr>
          <w:lang w:val="en-US"/>
        </w:rPr>
        <w:t>3.5 Limitations and outlook</w:t>
      </w:r>
    </w:p>
    <w:p w14:paraId="0509FC00" w14:textId="3C50C2EF" w:rsidR="00D863FA" w:rsidRPr="003945E4" w:rsidRDefault="00D863FA" w:rsidP="00D863FA">
      <w:pPr>
        <w:rPr>
          <w:lang w:val="en-US"/>
        </w:rPr>
      </w:pPr>
      <w:r w:rsidRPr="003945E4">
        <w:rPr>
          <w:lang w:val="en-US"/>
        </w:rPr>
        <w:t xml:space="preserve">The present results are based on simulations that assumed state feedback, i.e. ideal knowledge of the plant’s state. </w:t>
      </w:r>
      <w:r w:rsidR="00741E54" w:rsidRPr="003945E4">
        <w:rPr>
          <w:lang w:val="en-US"/>
        </w:rPr>
        <w:t xml:space="preserve">In real life, a state estimator would be </w:t>
      </w:r>
      <w:r w:rsidR="00795739" w:rsidRPr="003945E4">
        <w:rPr>
          <w:lang w:val="en-US"/>
        </w:rPr>
        <w:t>necessary</w:t>
      </w:r>
      <w:r w:rsidR="00741E54" w:rsidRPr="003945E4">
        <w:rPr>
          <w:lang w:val="en-US"/>
        </w:rPr>
        <w:t xml:space="preserve">. </w:t>
      </w:r>
      <w:r w:rsidRPr="003945E4">
        <w:rPr>
          <w:lang w:val="en-US"/>
        </w:rPr>
        <w:t>Moreover,</w:t>
      </w:r>
      <w:r>
        <w:rPr>
          <w:lang w:val="en-US"/>
        </w:rPr>
        <w:t xml:space="preserve"> the considered </w:t>
      </w:r>
      <w:r>
        <w:rPr>
          <w:lang w:val="en-US"/>
        </w:rPr>
        <w:lastRenderedPageBreak/>
        <w:t xml:space="preserve">uncertainties were limited to influent macronutrients within known bounds. Further, disturbance feedings were considered </w:t>
      </w:r>
      <w:r w:rsidRPr="003945E4">
        <w:rPr>
          <w:lang w:val="en-US"/>
        </w:rPr>
        <w:t>predictable and of known uncertainty.</w:t>
      </w:r>
      <w:r w:rsidR="00795739" w:rsidRPr="003945E4">
        <w:rPr>
          <w:lang w:val="en-US"/>
        </w:rPr>
        <w:t xml:space="preserve"> I</w:t>
      </w:r>
      <w:r w:rsidRPr="003945E4">
        <w:rPr>
          <w:lang w:val="en-US"/>
        </w:rPr>
        <w:t>ndependent feeding of five substrates was assumed, which is uncommon in full scale</w:t>
      </w:r>
      <w:r w:rsidR="002C0692" w:rsidRPr="003945E4">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sdtContent>
          <w:r w:rsidR="002C0692" w:rsidRPr="003945E4">
            <w:rPr>
              <w:lang w:val="en-US"/>
            </w:rPr>
            <w:fldChar w:fldCharType="begin"/>
          </w:r>
          <w:r w:rsidR="00C40BC0" w:rsidRPr="003945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SGVsbG1hbm4sIFNpbW9uIiwiSWQiOiJjZTg0ZmNhYS0xOTcxLTRmM2UtYWVjZi0xMmViMGNjZTYzY2IiLCJNb2RpZmllZE9uIjoiMjAyNS0wOC0zMFQxNTo0MTo1NC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3945E4">
            <w:rPr>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C40BC0" w:rsidRPr="003945E4">
              <w:rPr>
                <w:lang w:val="en-US"/>
              </w:rPr>
              <w:t>(AgSTAR, 2020)</w:t>
            </w:r>
          </w:hyperlink>
          <w:r w:rsidR="002C0692" w:rsidRPr="003945E4">
            <w:rPr>
              <w:lang w:val="en-US"/>
            </w:rPr>
            <w:fldChar w:fldCharType="end"/>
          </w:r>
        </w:sdtContent>
      </w:sdt>
      <w:r w:rsidRPr="003945E4">
        <w:rPr>
          <w:lang w:val="en-US"/>
        </w:rPr>
        <w:t xml:space="preserve">, </w:t>
      </w:r>
      <w:r w:rsidR="008E1DD2" w:rsidRPr="003945E4">
        <w:rPr>
          <w:lang w:val="en-US"/>
        </w:rPr>
        <w:t>but</w:t>
      </w:r>
      <w:r w:rsidRPr="003945E4">
        <w:rPr>
          <w:lang w:val="en-US"/>
        </w:rPr>
        <w:t xml:space="preserve"> technically </w:t>
      </w:r>
      <w:r w:rsidR="00795739" w:rsidRPr="003945E4">
        <w:rPr>
          <w:lang w:val="en-US"/>
        </w:rPr>
        <w:t>feasible</w:t>
      </w:r>
      <w:r w:rsidRPr="003945E4">
        <w:rPr>
          <w:lang w:val="en-US"/>
        </w:rPr>
        <w:t xml:space="preserve">. </w:t>
      </w:r>
      <w:r w:rsidR="00795739" w:rsidRPr="003945E4">
        <w:rPr>
          <w:lang w:val="en-US"/>
        </w:rPr>
        <w:t xml:space="preserve">Lastly, only silages and manure were considered, for which PR and LI were assumed fully degradable. </w:t>
      </w:r>
      <w:r w:rsidRPr="003945E4">
        <w:rPr>
          <w:lang w:val="en-US"/>
        </w:rPr>
        <w:t xml:space="preserve">Future research should thus address a state observer to estimate the process state from </w:t>
      </w:r>
      <w:r w:rsidR="00795739" w:rsidRPr="003945E4">
        <w:rPr>
          <w:lang w:val="en-US"/>
        </w:rPr>
        <w:t xml:space="preserve">available </w:t>
      </w:r>
      <w:r w:rsidRPr="003945E4">
        <w:rPr>
          <w:lang w:val="en-US"/>
        </w:rPr>
        <w:t xml:space="preserve">measurements, </w:t>
      </w:r>
      <w:r w:rsidR="0095542A" w:rsidRPr="003945E4">
        <w:rPr>
          <w:lang w:val="en-US"/>
        </w:rPr>
        <w:t xml:space="preserve">sensitivity analysis of </w:t>
      </w:r>
      <w:r w:rsidR="00110130" w:rsidRPr="003945E4">
        <w:rPr>
          <w:lang w:val="en-US"/>
        </w:rPr>
        <w:t>para</w:t>
      </w:r>
      <w:r w:rsidR="0095542A" w:rsidRPr="003945E4">
        <w:rPr>
          <w:lang w:val="en-US"/>
        </w:rPr>
        <w:t xml:space="preserve">meter uncertainties, </w:t>
      </w:r>
      <w:r w:rsidR="00336C98" w:rsidRPr="003945E4">
        <w:rPr>
          <w:lang w:val="en-US"/>
        </w:rPr>
        <w:t xml:space="preserve">analysis of expected surplus revenues through flexible feeding, and </w:t>
      </w:r>
      <w:r w:rsidRPr="003945E4">
        <w:rPr>
          <w:lang w:val="en-US"/>
        </w:rPr>
        <w:t>experimental validation</w:t>
      </w:r>
      <w:r w:rsidR="00AC0B68" w:rsidRPr="003945E4">
        <w:rPr>
          <w:lang w:val="en-US"/>
        </w:rPr>
        <w:t>,</w:t>
      </w:r>
      <w:r w:rsidRPr="003945E4">
        <w:rPr>
          <w:lang w:val="en-US"/>
        </w:rPr>
        <w:t xml:space="preserve"> </w:t>
      </w:r>
      <w:r w:rsidR="00336C98" w:rsidRPr="003945E4">
        <w:rPr>
          <w:lang w:val="en-US"/>
        </w:rPr>
        <w:t xml:space="preserve">including </w:t>
      </w:r>
      <w:r w:rsidR="00795739" w:rsidRPr="003945E4">
        <w:rPr>
          <w:lang w:val="en-US"/>
        </w:rPr>
        <w:t xml:space="preserve">a wider range of </w:t>
      </w:r>
      <w:r w:rsidRPr="003945E4">
        <w:rPr>
          <w:lang w:val="en-US"/>
        </w:rPr>
        <w:t xml:space="preserve">substrates (e.g., </w:t>
      </w:r>
      <w:r w:rsidR="00795739" w:rsidRPr="003945E4">
        <w:rPr>
          <w:lang w:val="en-US"/>
        </w:rPr>
        <w:t xml:space="preserve">crop straw </w:t>
      </w:r>
      <w:r w:rsidR="00336C98" w:rsidRPr="003945E4">
        <w:rPr>
          <w:lang w:val="en-US"/>
        </w:rPr>
        <w:t xml:space="preserve">or </w:t>
      </w:r>
      <w:r w:rsidR="00795739" w:rsidRPr="003945E4">
        <w:rPr>
          <w:lang w:val="en-US"/>
        </w:rPr>
        <w:t>food waste</w:t>
      </w:r>
      <w:r w:rsidRPr="003945E4">
        <w:rPr>
          <w:lang w:val="en-US"/>
        </w:rPr>
        <w:t>)</w:t>
      </w:r>
      <w:bookmarkStart w:id="42" w:name="_6gm6o7kdfala" w:colFirst="0" w:colLast="0"/>
      <w:bookmarkEnd w:id="42"/>
      <w:r w:rsidRPr="003945E4">
        <w:rPr>
          <w:lang w:val="en-US"/>
        </w:rPr>
        <w:t xml:space="preserve">. </w:t>
      </w:r>
    </w:p>
    <w:p w14:paraId="687AB1FD" w14:textId="2C10D7CF" w:rsidR="00B02161" w:rsidRPr="003945E4" w:rsidRDefault="006C4F89" w:rsidP="00776080">
      <w:pPr>
        <w:pStyle w:val="berschrift1"/>
        <w:numPr>
          <w:ilvl w:val="0"/>
          <w:numId w:val="6"/>
        </w:numPr>
        <w:rPr>
          <w:lang w:val="en-US"/>
        </w:rPr>
      </w:pPr>
      <w:r w:rsidRPr="003945E4">
        <w:rPr>
          <w:lang w:val="en-US"/>
        </w:rPr>
        <w:t>C</w:t>
      </w:r>
      <w:r w:rsidR="0077435B" w:rsidRPr="003945E4">
        <w:rPr>
          <w:lang w:val="en-US"/>
        </w:rPr>
        <w:t>onclusions</w:t>
      </w:r>
    </w:p>
    <w:p w14:paraId="5A83F59D" w14:textId="2EB70E6F" w:rsidR="00CF5B9B" w:rsidRDefault="00756048" w:rsidP="00115E14">
      <w:pPr>
        <w:rPr>
          <w:lang w:val="en-US"/>
        </w:rPr>
      </w:pPr>
      <w:r w:rsidRPr="003945E4">
        <w:rPr>
          <w:lang w:val="en-US"/>
        </w:rPr>
        <w:t>A r</w:t>
      </w:r>
      <w:r w:rsidR="6A0623E8" w:rsidRPr="003945E4">
        <w:rPr>
          <w:lang w:val="en-US"/>
        </w:rPr>
        <w:t xml:space="preserve">obust </w:t>
      </w:r>
      <w:r w:rsidR="005002D9" w:rsidRPr="003945E4">
        <w:rPr>
          <w:lang w:val="en-US"/>
        </w:rPr>
        <w:t xml:space="preserve">multi-stage </w:t>
      </w:r>
      <w:r w:rsidR="00135E97" w:rsidRPr="003945E4">
        <w:rPr>
          <w:lang w:val="en-US"/>
        </w:rPr>
        <w:t xml:space="preserve">model predictive control </w:t>
      </w:r>
      <w:r w:rsidRPr="003945E4">
        <w:rPr>
          <w:lang w:val="en-US"/>
        </w:rPr>
        <w:t>framework was</w:t>
      </w:r>
      <w:r w:rsidR="6A0623E8" w:rsidRPr="003945E4">
        <w:rPr>
          <w:lang w:val="en-US"/>
        </w:rPr>
        <w:t xml:space="preserve"> developed to optimize substrate feedings </w:t>
      </w:r>
      <w:r w:rsidR="008A6887" w:rsidRPr="003945E4">
        <w:rPr>
          <w:lang w:val="en-US"/>
        </w:rPr>
        <w:t xml:space="preserve">with uncertain influent macronutrients to </w:t>
      </w:r>
      <w:r w:rsidR="00BE3162" w:rsidRPr="003945E4">
        <w:rPr>
          <w:lang w:val="en-US"/>
        </w:rPr>
        <w:t xml:space="preserve">an </w:t>
      </w:r>
      <w:r w:rsidR="00D24281" w:rsidRPr="003945E4">
        <w:rPr>
          <w:lang w:val="en-US"/>
        </w:rPr>
        <w:t xml:space="preserve">agricultural </w:t>
      </w:r>
      <w:r w:rsidR="00135E97" w:rsidRPr="003945E4">
        <w:rPr>
          <w:lang w:val="en-US"/>
        </w:rPr>
        <w:t xml:space="preserve">anaerobic digestion </w:t>
      </w:r>
      <w:r w:rsidR="00F51CBB" w:rsidRPr="003945E4">
        <w:rPr>
          <w:lang w:val="en-US"/>
        </w:rPr>
        <w:t>plant</w:t>
      </w:r>
      <w:r w:rsidR="00B451C9" w:rsidRPr="003945E4">
        <w:rPr>
          <w:lang w:val="en-US"/>
        </w:rPr>
        <w:t>. I</w:t>
      </w:r>
      <w:r w:rsidR="00BE3162" w:rsidRPr="003945E4">
        <w:rPr>
          <w:lang w:val="en-US"/>
        </w:rPr>
        <w:t xml:space="preserve">n </w:t>
      </w:r>
      <w:r w:rsidR="6A0623E8" w:rsidRPr="003945E4">
        <w:rPr>
          <w:lang w:val="en-US"/>
        </w:rPr>
        <w:t xml:space="preserve">two </w:t>
      </w:r>
      <w:r w:rsidR="00754F5B" w:rsidRPr="003945E4">
        <w:rPr>
          <w:lang w:val="en-US"/>
        </w:rPr>
        <w:t>case studies</w:t>
      </w:r>
      <w:r w:rsidR="00B451C9" w:rsidRPr="003945E4">
        <w:rPr>
          <w:lang w:val="en-US"/>
        </w:rPr>
        <w:t xml:space="preserve">, </w:t>
      </w:r>
      <w:r w:rsidR="00135E97" w:rsidRPr="003945E4">
        <w:rPr>
          <w:lang w:val="en-US"/>
        </w:rPr>
        <w:t xml:space="preserve">model predictive control </w:t>
      </w:r>
      <w:r w:rsidR="00F70AE6" w:rsidRPr="003945E4">
        <w:rPr>
          <w:lang w:val="en-US"/>
        </w:rPr>
        <w:t>delivered successful</w:t>
      </w:r>
      <w:r w:rsidR="6A0623E8" w:rsidRPr="003945E4">
        <w:rPr>
          <w:lang w:val="en-US"/>
        </w:rPr>
        <w:t xml:space="preserve"> </w:t>
      </w:r>
      <w:r w:rsidR="0004008F" w:rsidRPr="003945E4">
        <w:rPr>
          <w:lang w:val="en-US"/>
        </w:rPr>
        <w:t xml:space="preserve">setpoint </w:t>
      </w:r>
      <w:r w:rsidR="6A0623E8" w:rsidRPr="003945E4">
        <w:rPr>
          <w:lang w:val="en-US"/>
        </w:rPr>
        <w:t xml:space="preserve">tracking </w:t>
      </w:r>
      <w:r w:rsidR="00D24281" w:rsidRPr="003945E4">
        <w:rPr>
          <w:lang w:val="en-US"/>
        </w:rPr>
        <w:t xml:space="preserve">of constant </w:t>
      </w:r>
      <w:r w:rsidR="6A0623E8" w:rsidRPr="003945E4">
        <w:rPr>
          <w:lang w:val="en-US"/>
        </w:rPr>
        <w:t xml:space="preserve">methane </w:t>
      </w:r>
      <w:r w:rsidR="00D24281" w:rsidRPr="003945E4">
        <w:rPr>
          <w:lang w:val="en-US"/>
        </w:rPr>
        <w:t>production</w:t>
      </w:r>
      <w:r w:rsidR="004403A0" w:rsidRPr="003945E4">
        <w:rPr>
          <w:lang w:val="en-US"/>
        </w:rPr>
        <w:t xml:space="preserve"> and </w:t>
      </w:r>
      <w:r w:rsidR="00F70AE6" w:rsidRPr="003945E4">
        <w:rPr>
          <w:lang w:val="en-US"/>
        </w:rPr>
        <w:t xml:space="preserve">ensured </w:t>
      </w:r>
      <w:r w:rsidR="008202AB" w:rsidRPr="003945E4">
        <w:rPr>
          <w:lang w:val="en-US"/>
        </w:rPr>
        <w:t xml:space="preserve">safe </w:t>
      </w:r>
      <w:r w:rsidR="00135E97" w:rsidRPr="003945E4">
        <w:rPr>
          <w:lang w:val="en-US"/>
        </w:rPr>
        <w:t xml:space="preserve">gas storage </w:t>
      </w:r>
      <w:r w:rsidR="004B4055" w:rsidRPr="003945E4">
        <w:rPr>
          <w:lang w:val="en-US"/>
        </w:rPr>
        <w:t>filling levels</w:t>
      </w:r>
      <w:r w:rsidR="008202AB" w:rsidRPr="003945E4">
        <w:rPr>
          <w:lang w:val="en-US"/>
        </w:rPr>
        <w:t xml:space="preserve"> </w:t>
      </w:r>
      <w:r w:rsidR="00F70AE6" w:rsidRPr="003945E4">
        <w:rPr>
          <w:lang w:val="en-US"/>
        </w:rPr>
        <w:t>during demand-oriented</w:t>
      </w:r>
      <w:r w:rsidR="6A0623E8" w:rsidRPr="003945E4">
        <w:rPr>
          <w:lang w:val="en-US"/>
        </w:rPr>
        <w:t xml:space="preserve"> operation</w:t>
      </w:r>
      <w:r w:rsidR="00DF435F" w:rsidRPr="003945E4">
        <w:rPr>
          <w:lang w:val="en-US"/>
        </w:rPr>
        <w:t xml:space="preserve"> despite </w:t>
      </w:r>
      <w:r w:rsidR="00135E97" w:rsidRPr="003945E4">
        <w:rPr>
          <w:lang w:val="en-US"/>
        </w:rPr>
        <w:t xml:space="preserve">gas storage </w:t>
      </w:r>
      <w:r w:rsidR="00DF435F" w:rsidRPr="003945E4">
        <w:rPr>
          <w:lang w:val="en-US"/>
        </w:rPr>
        <w:t>measurement noise</w:t>
      </w:r>
      <w:r w:rsidR="00B62D17" w:rsidRPr="003945E4">
        <w:rPr>
          <w:lang w:val="en-US"/>
        </w:rPr>
        <w:t xml:space="preserve">. </w:t>
      </w:r>
      <w:r w:rsidR="008A6887" w:rsidRPr="003945E4">
        <w:rPr>
          <w:lang w:val="en-US"/>
        </w:rPr>
        <w:t xml:space="preserve">The </w:t>
      </w:r>
      <w:r w:rsidR="005002D9" w:rsidRPr="003945E4">
        <w:rPr>
          <w:lang w:val="en-US"/>
        </w:rPr>
        <w:t xml:space="preserve">robust </w:t>
      </w:r>
      <w:r w:rsidR="00135E97" w:rsidRPr="003945E4">
        <w:rPr>
          <w:lang w:val="en-US"/>
        </w:rPr>
        <w:t xml:space="preserve">model predictive controller </w:t>
      </w:r>
      <w:r w:rsidR="00DE7F2C" w:rsidRPr="003945E4">
        <w:rPr>
          <w:lang w:val="en-US"/>
        </w:rPr>
        <w:t xml:space="preserve">rejected disturbance feedings of </w:t>
      </w:r>
      <w:r w:rsidR="004B4055" w:rsidRPr="003945E4">
        <w:rPr>
          <w:lang w:val="en-US"/>
        </w:rPr>
        <w:t xml:space="preserve">very </w:t>
      </w:r>
      <w:r w:rsidR="00DE7F2C" w:rsidRPr="003945E4">
        <w:rPr>
          <w:lang w:val="en-US"/>
        </w:rPr>
        <w:t>high uncertainty</w:t>
      </w:r>
      <w:r w:rsidR="00BF514C" w:rsidRPr="003945E4">
        <w:rPr>
          <w:lang w:val="en-US"/>
        </w:rPr>
        <w:t xml:space="preserve"> and </w:t>
      </w:r>
      <w:r w:rsidR="00E96100" w:rsidRPr="003945E4">
        <w:rPr>
          <w:lang w:val="en-US"/>
        </w:rPr>
        <w:t xml:space="preserve">maintained </w:t>
      </w:r>
      <w:r w:rsidR="00FF1400" w:rsidRPr="003945E4">
        <w:rPr>
          <w:lang w:val="en-US"/>
        </w:rPr>
        <w:t xml:space="preserve">process </w:t>
      </w:r>
      <w:r w:rsidR="00E96100" w:rsidRPr="003945E4">
        <w:rPr>
          <w:lang w:val="en-US"/>
        </w:rPr>
        <w:t xml:space="preserve">stability where </w:t>
      </w:r>
      <w:r w:rsidR="00135E97" w:rsidRPr="003945E4">
        <w:rPr>
          <w:lang w:val="en-US"/>
        </w:rPr>
        <w:t xml:space="preserve">the </w:t>
      </w:r>
      <w:r w:rsidR="00E96100" w:rsidRPr="003945E4">
        <w:rPr>
          <w:lang w:val="en-US"/>
        </w:rPr>
        <w:t xml:space="preserve">nominal </w:t>
      </w:r>
      <w:r w:rsidR="00135E97" w:rsidRPr="003945E4">
        <w:rPr>
          <w:lang w:val="en-US"/>
        </w:rPr>
        <w:t xml:space="preserve">controller </w:t>
      </w:r>
      <w:r w:rsidR="009A2C69" w:rsidRPr="003945E4">
        <w:rPr>
          <w:lang w:val="en-US"/>
        </w:rPr>
        <w:t>resulted in plant failure</w:t>
      </w:r>
      <w:r w:rsidR="00E96100" w:rsidRPr="003945E4">
        <w:rPr>
          <w:lang w:val="en-US"/>
        </w:rPr>
        <w:t xml:space="preserve">. </w:t>
      </w:r>
      <w:r w:rsidR="29F2F358" w:rsidRPr="003945E4">
        <w:rPr>
          <w:lang w:val="en-US"/>
        </w:rPr>
        <w:t xml:space="preserve">Simulation runtimes confirmed real-time </w:t>
      </w:r>
      <w:r w:rsidR="000B4895" w:rsidRPr="003945E4">
        <w:rPr>
          <w:lang w:val="en-US"/>
        </w:rPr>
        <w:t>capability</w:t>
      </w:r>
      <w:r w:rsidR="29F2F358" w:rsidRPr="003945E4">
        <w:rPr>
          <w:lang w:val="en-US"/>
        </w:rPr>
        <w:t>. Future work</w:t>
      </w:r>
      <w:r w:rsidR="00E52E57" w:rsidRPr="003945E4">
        <w:rPr>
          <w:lang w:val="en-US"/>
        </w:rPr>
        <w:t xml:space="preserve"> </w:t>
      </w:r>
      <w:r w:rsidR="00682E6D" w:rsidRPr="003945E4">
        <w:rPr>
          <w:lang w:val="en-US"/>
        </w:rPr>
        <w:t xml:space="preserve">should </w:t>
      </w:r>
      <w:r w:rsidR="009F5FF4" w:rsidRPr="003945E4">
        <w:rPr>
          <w:lang w:val="en-US"/>
        </w:rPr>
        <w:t>incorporate</w:t>
      </w:r>
      <w:r w:rsidR="00E54AF9" w:rsidRPr="003945E4">
        <w:rPr>
          <w:lang w:val="en-US"/>
        </w:rPr>
        <w:t xml:space="preserve"> </w:t>
      </w:r>
      <w:r w:rsidR="00682E6D" w:rsidRPr="003945E4">
        <w:rPr>
          <w:lang w:val="en-US"/>
        </w:rPr>
        <w:t xml:space="preserve">a </w:t>
      </w:r>
      <w:r w:rsidR="29F2F358" w:rsidRPr="003945E4">
        <w:rPr>
          <w:lang w:val="en-US"/>
        </w:rPr>
        <w:t>state observer</w:t>
      </w:r>
      <w:r w:rsidR="00E54AF9" w:rsidRPr="003945E4">
        <w:rPr>
          <w:lang w:val="en-US"/>
        </w:rPr>
        <w:t xml:space="preserve">, parametric uncertainties, and </w:t>
      </w:r>
      <w:r w:rsidR="004B1FF0" w:rsidRPr="003945E4">
        <w:rPr>
          <w:lang w:val="en-US"/>
        </w:rPr>
        <w:t>experimental validation</w:t>
      </w:r>
      <w:r w:rsidR="29F2F358" w:rsidRPr="003945E4">
        <w:rPr>
          <w:lang w:val="en-US"/>
        </w:rPr>
        <w:t>.</w:t>
      </w:r>
      <w:bookmarkStart w:id="43" w:name="_GoBack"/>
      <w:bookmarkEnd w:id="43"/>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64CEC4C4" w14:textId="77777777" w:rsidR="00C40BC0" w:rsidRDefault="00026F10" w:rsidP="00C40BC0">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C40BC0">
            <w:rPr>
              <w:lang w:val="en-US"/>
            </w:rPr>
            <w:t>References</w:t>
          </w:r>
        </w:p>
        <w:p w14:paraId="42499189" w14:textId="77777777" w:rsidR="00C40BC0" w:rsidRDefault="00C40BC0" w:rsidP="00C40BC0">
          <w:pPr>
            <w:pStyle w:val="CitaviBibliographyEntry"/>
            <w:rPr>
              <w:lang w:val="en-US"/>
            </w:rPr>
          </w:pPr>
          <w:bookmarkStart w:id="44" w:name="_CTVL001ce84fcaa19714f3eaecf12eb0cce63cb"/>
          <w:r>
            <w:rPr>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438275BF" w14:textId="77777777" w:rsidR="00C40BC0" w:rsidRDefault="00C40BC0" w:rsidP="00C40BC0">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C40BC0">
            <w:rPr>
              <w:i/>
              <w:lang w:val="en-US"/>
            </w:rPr>
            <w:t>BioMed Research International</w:t>
          </w:r>
          <w:r w:rsidRPr="00C40BC0">
            <w:rPr>
              <w:lang w:val="en-US"/>
            </w:rPr>
            <w:t>, 2147513.</w:t>
          </w:r>
        </w:p>
        <w:p w14:paraId="49C00A47" w14:textId="77777777" w:rsidR="00C40BC0" w:rsidRDefault="00C40BC0" w:rsidP="00C40BC0">
          <w:pPr>
            <w:pStyle w:val="CitaviBibliographyEntry"/>
            <w:rPr>
              <w:lang w:val="en-US"/>
            </w:rPr>
          </w:pPr>
          <w:bookmarkStart w:id="46" w:name="_CTVL0016bd1d4aea060468891b9514b055eff15"/>
          <w:r>
            <w:rPr>
              <w:lang w:val="en-US"/>
            </w:rPr>
            <w:t>Ahmed, W.; Rodríguez, J. (2020): A model predictive optimal control system for the practical automatic start-up of anaerobic digesters.</w:t>
          </w:r>
          <w:bookmarkEnd w:id="46"/>
          <w:r>
            <w:rPr>
              <w:lang w:val="en-US"/>
            </w:rPr>
            <w:t xml:space="preserve"> </w:t>
          </w:r>
          <w:r w:rsidRPr="00C40BC0">
            <w:rPr>
              <w:i/>
              <w:lang w:val="en-US"/>
            </w:rPr>
            <w:t xml:space="preserve">Water Research </w:t>
          </w:r>
          <w:r w:rsidRPr="00C40BC0">
            <w:rPr>
              <w:lang w:val="en-US"/>
            </w:rPr>
            <w:t>174, 115599.</w:t>
          </w:r>
        </w:p>
        <w:p w14:paraId="7F5F4BF7" w14:textId="77777777" w:rsidR="00C40BC0" w:rsidRDefault="00C40BC0" w:rsidP="00C40BC0">
          <w:pPr>
            <w:pStyle w:val="CitaviBibliographyEntry"/>
            <w:rPr>
              <w:lang w:val="en-US"/>
            </w:rPr>
          </w:pPr>
          <w:bookmarkStart w:id="47" w:name="_CTVL001d3b480f1dea94134bfd53e992211490b"/>
          <w:r>
            <w:rPr>
              <w:lang w:val="en-US"/>
            </w:rPr>
            <w:lastRenderedPageBreak/>
            <w:t>Batstone, D. J.; Keller, J.; Angelidaki, I.; Kalyuzhnyi, S. V.; Pavlostathis, S. G.; Rozzi, A.; Sanders, W.; Siegrist, H.; Vavilin, V. A. (2002): The IWA Anaerobic Digestion Model No 1 (ADM1).</w:t>
          </w:r>
          <w:bookmarkEnd w:id="47"/>
          <w:r>
            <w:rPr>
              <w:lang w:val="en-US"/>
            </w:rPr>
            <w:t xml:space="preserve"> </w:t>
          </w:r>
          <w:r w:rsidRPr="00C40BC0">
            <w:rPr>
              <w:i/>
              <w:lang w:val="en-US"/>
            </w:rPr>
            <w:t xml:space="preserve">Water Science and Technology </w:t>
          </w:r>
          <w:r w:rsidRPr="00C40BC0">
            <w:rPr>
              <w:lang w:val="en-US"/>
            </w:rPr>
            <w:t>45 (10), 65–73.</w:t>
          </w:r>
        </w:p>
        <w:p w14:paraId="32837404" w14:textId="77777777" w:rsidR="00C40BC0" w:rsidRDefault="00C40BC0" w:rsidP="00C40BC0">
          <w:pPr>
            <w:pStyle w:val="CitaviBibliographyEntry"/>
            <w:rPr>
              <w:lang w:val="en-US"/>
            </w:rPr>
          </w:pPr>
          <w:bookmarkStart w:id="48" w:name="_CTVL001cd89f87a82494c46bff9942b710f6027"/>
          <w:r>
            <w:rPr>
              <w:lang w:val="en-US"/>
            </w:rPr>
            <w:t>Bernard, O.; Hadj-Sadok, Z.; Dochain, D.; Genovesi, A.; Steyer, J. P. (2001): Dynamical model development and parameter identification for an anaerobic wastewater treatment process.</w:t>
          </w:r>
          <w:bookmarkEnd w:id="48"/>
          <w:r>
            <w:rPr>
              <w:lang w:val="en-US"/>
            </w:rPr>
            <w:t xml:space="preserve"> </w:t>
          </w:r>
          <w:r w:rsidRPr="00C40BC0">
            <w:rPr>
              <w:i/>
              <w:lang w:val="en-US"/>
            </w:rPr>
            <w:t xml:space="preserve">Biotechnology and Bioengineering </w:t>
          </w:r>
          <w:r w:rsidRPr="00C40BC0">
            <w:rPr>
              <w:lang w:val="en-US"/>
            </w:rPr>
            <w:t>75 (4), 424–438.</w:t>
          </w:r>
        </w:p>
        <w:p w14:paraId="4B4A4877" w14:textId="77777777" w:rsidR="00C40BC0" w:rsidRDefault="00C40BC0" w:rsidP="00C40BC0">
          <w:pPr>
            <w:pStyle w:val="CitaviBibliographyEntry"/>
            <w:rPr>
              <w:lang w:val="en-US"/>
            </w:rPr>
          </w:pPr>
          <w:bookmarkStart w:id="49" w:name="_CTVL0017cf08b89c4ed4dafbbf7bd199ca7af9d"/>
          <w:r>
            <w:rPr>
              <w:lang w:val="en-US"/>
            </w:rPr>
            <w:t>Biegler, L. T. (2010): Nonlinear programming. Concepts, algorithms, and applications to chemical processes. Philadelphia, Pa.: SIAM (MOS-SIAM series on optimization, 10).</w:t>
          </w:r>
        </w:p>
        <w:p w14:paraId="064406AD" w14:textId="77777777" w:rsidR="00C40BC0" w:rsidRDefault="00C40BC0" w:rsidP="00C40BC0">
          <w:pPr>
            <w:pStyle w:val="CitaviBibliographyEntry"/>
            <w:rPr>
              <w:lang w:val="en-US"/>
            </w:rPr>
          </w:pPr>
          <w:bookmarkStart w:id="50" w:name="_CTVL001f946c55861c14065a6faac3de0573d70"/>
          <w:bookmarkEnd w:id="49"/>
          <w:r>
            <w:rPr>
              <w:lang w:val="en-US"/>
            </w:rPr>
            <w:t>Bonk, F.; Popp, D.; Weinrich, S.; Sträuber, H.; Kleinsteuber, S.; Harms, H.; Centler, F. (2018): Intermittent fasting for microbes: how discontinuous feeding increases functional stability in anaerobic digestion.</w:t>
          </w:r>
          <w:bookmarkEnd w:id="50"/>
          <w:r>
            <w:rPr>
              <w:lang w:val="en-US"/>
            </w:rPr>
            <w:t xml:space="preserve"> </w:t>
          </w:r>
          <w:r w:rsidRPr="00C40BC0">
            <w:rPr>
              <w:i/>
              <w:lang w:val="en-US"/>
            </w:rPr>
            <w:t xml:space="preserve">Biotechnology for Biofuels and Bioproducts </w:t>
          </w:r>
          <w:r w:rsidRPr="00C40BC0">
            <w:rPr>
              <w:lang w:val="en-US"/>
            </w:rPr>
            <w:t>11, 274.</w:t>
          </w:r>
        </w:p>
        <w:p w14:paraId="11135DC2" w14:textId="77777777" w:rsidR="00C40BC0" w:rsidRDefault="00C40BC0" w:rsidP="00C40BC0">
          <w:pPr>
            <w:pStyle w:val="CitaviBibliographyEntry"/>
            <w:rPr>
              <w:lang w:val="en-US"/>
            </w:rPr>
          </w:pPr>
          <w:bookmarkStart w:id="51" w:name="_CTVL001abb9dfefffdb424ba289fe6241f04073"/>
          <w:r>
            <w:rPr>
              <w:lang w:val="en-US"/>
            </w:rPr>
            <w:t>Dandikas, V.; Heuwinkel, H.; Lichti, F.; Eckl, T.; Drewes, J. E.; Koch, K. (2018): Correlation between hydrolysis rate constant and chemical composition of energy crops.</w:t>
          </w:r>
          <w:bookmarkEnd w:id="51"/>
          <w:r>
            <w:rPr>
              <w:lang w:val="en-US"/>
            </w:rPr>
            <w:t xml:space="preserve"> </w:t>
          </w:r>
          <w:r w:rsidRPr="00C40BC0">
            <w:rPr>
              <w:i/>
              <w:lang w:val="en-US"/>
            </w:rPr>
            <w:t xml:space="preserve">Renewable Energy </w:t>
          </w:r>
          <w:r w:rsidRPr="00C40BC0">
            <w:rPr>
              <w:lang w:val="en-US"/>
            </w:rPr>
            <w:t>118, 34–42.</w:t>
          </w:r>
        </w:p>
        <w:p w14:paraId="24C3E6DE" w14:textId="77777777" w:rsidR="00C40BC0" w:rsidRDefault="00C40BC0" w:rsidP="00C40BC0">
          <w:pPr>
            <w:pStyle w:val="CitaviBibliographyEntry"/>
            <w:rPr>
              <w:lang w:val="en-US"/>
            </w:rPr>
          </w:pPr>
          <w:bookmarkStart w:id="52" w:name="_CTVL0016a321e2a7ea74dae80122740f454d057"/>
          <w:r>
            <w:rPr>
              <w:lang w:val="en-US"/>
            </w:rPr>
            <w:t>Daniel</w:t>
          </w:r>
          <w:r>
            <w:rPr>
              <w:rFonts w:ascii="Times New Roman" w:hAnsi="Times New Roman" w:cs="Times New Roman"/>
              <w:lang w:val="en-US"/>
            </w:rPr>
            <w:t>‐</w:t>
          </w:r>
          <w:r>
            <w:rPr>
              <w:lang w:val="en-US"/>
            </w:rPr>
            <w:t>Gromke, J.; Rensberg, N.; Denysenko, V.; Stinner, W.; Schmalfuß, T.; Scheftelowitz, M.; Nelles, M.; Liebetrau, J. (2018): Current Developments in Production and Utilization of Biogas and Biomethane in Germany.</w:t>
          </w:r>
          <w:bookmarkEnd w:id="52"/>
          <w:r>
            <w:rPr>
              <w:lang w:val="en-US"/>
            </w:rPr>
            <w:t xml:space="preserve"> </w:t>
          </w:r>
          <w:r w:rsidRPr="00C40BC0">
            <w:rPr>
              <w:i/>
              <w:lang w:val="en-US"/>
            </w:rPr>
            <w:t xml:space="preserve">Chemie Ingenieur Technik </w:t>
          </w:r>
          <w:r w:rsidRPr="00C40BC0">
            <w:rPr>
              <w:lang w:val="en-US"/>
            </w:rPr>
            <w:t>90 (1-2), 17–35.</w:t>
          </w:r>
        </w:p>
        <w:p w14:paraId="6DEF92A6" w14:textId="77777777" w:rsidR="00C40BC0" w:rsidRDefault="00C40BC0" w:rsidP="00C40BC0">
          <w:pPr>
            <w:pStyle w:val="CitaviBibliographyEntry"/>
            <w:rPr>
              <w:lang w:val="en-US"/>
            </w:rPr>
          </w:pPr>
          <w:bookmarkStart w:id="53" w:name="_CTVL0012b2e3149523a4957bf15cdab053b8326"/>
          <w:r>
            <w:rPr>
              <w:lang w:val="en-US"/>
            </w:rPr>
            <w:t>Delory, F.; Neubauer, P.; Weinrich, S. (2025): Uncertainty Analysis of a Simplified ADM1 Applied to Dynamic Agricultural Experimental Data.</w:t>
          </w:r>
          <w:bookmarkEnd w:id="53"/>
          <w:r>
            <w:rPr>
              <w:lang w:val="en-US"/>
            </w:rPr>
            <w:t xml:space="preserve"> </w:t>
          </w:r>
          <w:r w:rsidRPr="00C40BC0">
            <w:rPr>
              <w:i/>
              <w:lang w:val="en-US"/>
            </w:rPr>
            <w:t xml:space="preserve">Water Science &amp; Technology </w:t>
          </w:r>
          <w:r w:rsidRPr="00C40BC0">
            <w:rPr>
              <w:lang w:val="en-US"/>
            </w:rPr>
            <w:t>(Special Issue, "Anaerobic Digestion: Towards a More Sustainable Future").</w:t>
          </w:r>
        </w:p>
        <w:p w14:paraId="0608BB95" w14:textId="77777777" w:rsidR="00C40BC0" w:rsidRDefault="00C40BC0" w:rsidP="00C40BC0">
          <w:pPr>
            <w:pStyle w:val="CitaviBibliographyEntry"/>
            <w:rPr>
              <w:lang w:val="en-US"/>
            </w:rPr>
          </w:pPr>
          <w:bookmarkStart w:id="54" w:name="_CTVL0011527233a22f74eba9d3072e8cd87597e"/>
          <w:r>
            <w:rPr>
              <w:lang w:val="en-US"/>
            </w:rPr>
            <w:t>Dittmer, C.; Ohnmacht, B.; Krümpel, J.; Lemmer, A. (2022): Model Predictive Control: Demand-Orientated, Load-Flexible, Full-Scale Biogas Production.</w:t>
          </w:r>
          <w:bookmarkEnd w:id="54"/>
          <w:r>
            <w:rPr>
              <w:lang w:val="en-US"/>
            </w:rPr>
            <w:t xml:space="preserve"> </w:t>
          </w:r>
          <w:r w:rsidRPr="00C40BC0">
            <w:rPr>
              <w:i/>
              <w:lang w:val="en-US"/>
            </w:rPr>
            <w:t xml:space="preserve">Microorganisms </w:t>
          </w:r>
          <w:r w:rsidRPr="00C40BC0">
            <w:rPr>
              <w:lang w:val="en-US"/>
            </w:rPr>
            <w:t>10 (4), 804.</w:t>
          </w:r>
        </w:p>
        <w:p w14:paraId="05E0CC24" w14:textId="77777777" w:rsidR="00C40BC0" w:rsidRDefault="00C40BC0" w:rsidP="00C40BC0">
          <w:pPr>
            <w:pStyle w:val="CitaviBibliographyEntry"/>
            <w:rPr>
              <w:lang w:val="en-US"/>
            </w:rPr>
          </w:pPr>
          <w:bookmarkStart w:id="55" w:name="_CTVL0016519229e1dad4b89ad301d7d009cbc69"/>
          <w:r>
            <w:rPr>
              <w:lang w:val="en-US"/>
            </w:rPr>
            <w:t>Donoso-Bravo, A.; Sadino-Riquelme, M. C.; Zorrilla, F.; Hansen, F. (2025): Making waves: Extracting more insights from anaerobic batch tests - a modeling perspective on production rates.</w:t>
          </w:r>
          <w:bookmarkEnd w:id="55"/>
          <w:r>
            <w:rPr>
              <w:lang w:val="en-US"/>
            </w:rPr>
            <w:t xml:space="preserve"> </w:t>
          </w:r>
          <w:r w:rsidRPr="00C40BC0">
            <w:rPr>
              <w:i/>
              <w:lang w:val="en-US"/>
            </w:rPr>
            <w:t xml:space="preserve">Water Research </w:t>
          </w:r>
          <w:r w:rsidRPr="00C40BC0">
            <w:rPr>
              <w:lang w:val="en-US"/>
            </w:rPr>
            <w:t>286, 124203.</w:t>
          </w:r>
        </w:p>
        <w:p w14:paraId="5D579534" w14:textId="77777777" w:rsidR="00C40BC0" w:rsidRDefault="00C40BC0" w:rsidP="00C40BC0">
          <w:pPr>
            <w:pStyle w:val="CitaviBibliographyEntry"/>
            <w:rPr>
              <w:lang w:val="en-US"/>
            </w:rPr>
          </w:pPr>
          <w:bookmarkStart w:id="56" w:name="_CTVL0018b4156a579284c11956711fbe076bad0"/>
          <w:r>
            <w:rPr>
              <w:lang w:val="en-US"/>
            </w:rPr>
            <w:t>Fiedler, F.; Karg, B.; Lüken, L.; Brandner, D.; Heinlein, M.; Brabender, F.; Lucia, S. (2023): do-mpc: Towards FAIR nonlinear and robust model predictive control.</w:t>
          </w:r>
          <w:bookmarkEnd w:id="56"/>
          <w:r>
            <w:rPr>
              <w:lang w:val="en-US"/>
            </w:rPr>
            <w:t xml:space="preserve"> </w:t>
          </w:r>
          <w:r w:rsidRPr="00C40BC0">
            <w:rPr>
              <w:i/>
              <w:lang w:val="en-US"/>
            </w:rPr>
            <w:t xml:space="preserve">Control Engineering Practice </w:t>
          </w:r>
          <w:r w:rsidRPr="00C40BC0">
            <w:rPr>
              <w:lang w:val="en-US"/>
            </w:rPr>
            <w:t>140, 105676.</w:t>
          </w:r>
        </w:p>
        <w:p w14:paraId="338DA060" w14:textId="77777777" w:rsidR="00C40BC0" w:rsidRDefault="00C40BC0" w:rsidP="00C40BC0">
          <w:pPr>
            <w:pStyle w:val="CitaviBibliographyEntry"/>
            <w:rPr>
              <w:lang w:val="en-US"/>
            </w:rPr>
          </w:pPr>
          <w:bookmarkStart w:id="57" w:name="_CTVL001e48928d35d2345349c7085abe4257f69"/>
          <w:r>
            <w:rPr>
              <w:lang w:val="en-US"/>
            </w:rPr>
            <w:t>Finlayson, B. A. (1980): Orthogonal collocation on finite elements—progress and potential.</w:t>
          </w:r>
          <w:bookmarkEnd w:id="57"/>
          <w:r>
            <w:rPr>
              <w:lang w:val="en-US"/>
            </w:rPr>
            <w:t xml:space="preserve"> </w:t>
          </w:r>
          <w:r w:rsidRPr="00C40BC0">
            <w:rPr>
              <w:i/>
              <w:lang w:val="en-US"/>
            </w:rPr>
            <w:t xml:space="preserve">Mathematics and Computers in Simulation </w:t>
          </w:r>
          <w:r w:rsidRPr="00C40BC0">
            <w:rPr>
              <w:lang w:val="en-US"/>
            </w:rPr>
            <w:t>22 (1), 11–17.</w:t>
          </w:r>
        </w:p>
        <w:p w14:paraId="4A56DCB0" w14:textId="77777777" w:rsidR="00C40BC0" w:rsidRDefault="00C40BC0" w:rsidP="00C40BC0">
          <w:pPr>
            <w:pStyle w:val="CitaviBibliographyEntry"/>
            <w:rPr>
              <w:lang w:val="en-US"/>
            </w:rPr>
          </w:pPr>
          <w:bookmarkStart w:id="58"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8"/>
          <w:r>
            <w:rPr>
              <w:lang w:val="en-US"/>
            </w:rPr>
            <w:t xml:space="preserve"> </w:t>
          </w:r>
          <w:r w:rsidRPr="00C40BC0">
            <w:rPr>
              <w:i/>
              <w:lang w:val="en-US"/>
            </w:rPr>
            <w:t xml:space="preserve">Data in Brief </w:t>
          </w:r>
          <w:r w:rsidRPr="00C40BC0">
            <w:rPr>
              <w:lang w:val="en-US"/>
            </w:rPr>
            <w:t>29, 105212.</w:t>
          </w:r>
        </w:p>
        <w:p w14:paraId="517BF8AC" w14:textId="77777777" w:rsidR="00C40BC0" w:rsidRDefault="00C40BC0" w:rsidP="00C40BC0">
          <w:pPr>
            <w:pStyle w:val="CitaviBibliographyEntry"/>
            <w:rPr>
              <w:lang w:val="en-US"/>
            </w:rPr>
          </w:pPr>
          <w:bookmarkStart w:id="59" w:name="_CTVL001a37ad25d8cc144a9b343f22d0b23a69b"/>
          <w:r>
            <w:rPr>
              <w:lang w:val="en-US"/>
            </w:rPr>
            <w:t>Gaida, D.; Wolf, C.; Bongards, M. (2017): Feed control of anaerobic digestion processes for renewable energy production.</w:t>
          </w:r>
          <w:bookmarkEnd w:id="59"/>
          <w:r>
            <w:rPr>
              <w:lang w:val="en-US"/>
            </w:rPr>
            <w:t xml:space="preserve"> </w:t>
          </w:r>
          <w:r w:rsidRPr="00C40BC0">
            <w:rPr>
              <w:i/>
              <w:lang w:val="en-US"/>
            </w:rPr>
            <w:t xml:space="preserve">Renewable and Sustainable Energy Reviews </w:t>
          </w:r>
          <w:r w:rsidRPr="00C40BC0">
            <w:rPr>
              <w:lang w:val="en-US"/>
            </w:rPr>
            <w:t>68, 869–875.</w:t>
          </w:r>
        </w:p>
        <w:p w14:paraId="194B912D" w14:textId="77777777" w:rsidR="00C40BC0" w:rsidRDefault="00C40BC0" w:rsidP="00C40BC0">
          <w:pPr>
            <w:pStyle w:val="CitaviBibliographyEntry"/>
            <w:rPr>
              <w:lang w:val="en-US"/>
            </w:rPr>
          </w:pPr>
          <w:bookmarkStart w:id="60" w:name="_CTVL00145041b9c08e74331817b3fb33f56ae73"/>
          <w:r>
            <w:rPr>
              <w:lang w:val="en-US"/>
            </w:rPr>
            <w:t>García-Sandoval, J. P.; Méndez-Acosta, H. O.; González-Alvarez, V.; Schaum, A.; Alvarez, J. (2016): VFA robust control of an anaerobic digestion pilot plant: experimental implementation.</w:t>
          </w:r>
          <w:bookmarkEnd w:id="60"/>
          <w:r>
            <w:rPr>
              <w:lang w:val="en-US"/>
            </w:rPr>
            <w:t xml:space="preserve"> </w:t>
          </w:r>
          <w:r w:rsidRPr="00C40BC0">
            <w:rPr>
              <w:i/>
              <w:lang w:val="en-US"/>
            </w:rPr>
            <w:t xml:space="preserve">IFAC-PapersOnLine </w:t>
          </w:r>
          <w:r w:rsidRPr="00C40BC0">
            <w:rPr>
              <w:lang w:val="en-US"/>
            </w:rPr>
            <w:t>49 (7), 973–977.</w:t>
          </w:r>
        </w:p>
        <w:p w14:paraId="10E66C53" w14:textId="77777777" w:rsidR="00C40BC0" w:rsidRDefault="00C40BC0" w:rsidP="00C40BC0">
          <w:pPr>
            <w:pStyle w:val="CitaviBibliographyEntry"/>
            <w:rPr>
              <w:lang w:val="en-US"/>
            </w:rPr>
          </w:pPr>
          <w:bookmarkStart w:id="61" w:name="_CTVL001716f4881f40d4fffbeec3badb186409e"/>
          <w:r>
            <w:rPr>
              <w:lang w:val="en-US"/>
            </w:rPr>
            <w:t>Gehring, T.; Lübken, M.; Koch, K.; Wichern, M. (2013): ADM1 simulation of the thermophilic mono-fermentation of maize silage – Use of an uncertainty analysis for substrate characterization. In</w:t>
          </w:r>
          <w:bookmarkEnd w:id="61"/>
          <w:r>
            <w:rPr>
              <w:lang w:val="en-US"/>
            </w:rPr>
            <w:t xml:space="preserve"> </w:t>
          </w:r>
          <w:r w:rsidRPr="00C40BC0">
            <w:rPr>
              <w:i/>
              <w:lang w:val="en-US"/>
            </w:rPr>
            <w:t>13th World Congress on Anaerobic Digestion: Recovering (bio)Resources for the World</w:t>
          </w:r>
          <w:r w:rsidRPr="00C40BC0">
            <w:rPr>
              <w:lang w:val="en-US"/>
            </w:rPr>
            <w:t>.</w:t>
          </w:r>
        </w:p>
        <w:p w14:paraId="22058061" w14:textId="77777777" w:rsidR="00C40BC0" w:rsidRDefault="00C40BC0" w:rsidP="00C40BC0">
          <w:pPr>
            <w:pStyle w:val="CitaviBibliographyEntry"/>
            <w:rPr>
              <w:lang w:val="en-US"/>
            </w:rPr>
          </w:pPr>
          <w:bookmarkStart w:id="62" w:name="_CTVL001dda7a75174c24a08aa2c4f6bc7c02285"/>
          <w:r>
            <w:rPr>
              <w:lang w:val="en-US"/>
            </w:rPr>
            <w:t>Hafner, S. D.; Fruteau de Laclos, H.; Koch, K.; Holliger, C. (2020): Improving Inter-Laboratory Reproducibility in Measurement of Biochemical Methane Potential (BMP).</w:t>
          </w:r>
          <w:bookmarkEnd w:id="62"/>
          <w:r>
            <w:rPr>
              <w:lang w:val="en-US"/>
            </w:rPr>
            <w:t xml:space="preserve"> </w:t>
          </w:r>
          <w:r w:rsidRPr="00C40BC0">
            <w:rPr>
              <w:i/>
              <w:lang w:val="en-US"/>
            </w:rPr>
            <w:t xml:space="preserve">Water </w:t>
          </w:r>
          <w:r w:rsidRPr="00C40BC0">
            <w:rPr>
              <w:lang w:val="en-US"/>
            </w:rPr>
            <w:t>12 (6), 1752.</w:t>
          </w:r>
        </w:p>
        <w:p w14:paraId="210267CA" w14:textId="77777777" w:rsidR="00C40BC0" w:rsidRDefault="00C40BC0" w:rsidP="00C40BC0">
          <w:pPr>
            <w:pStyle w:val="CitaviBibliographyEntry"/>
            <w:rPr>
              <w:lang w:val="en-US"/>
            </w:rPr>
          </w:pPr>
          <w:bookmarkStart w:id="63" w:name="_CTVL0012bd31ee52dd149399037a277cf967998"/>
          <w:r>
            <w:rPr>
              <w:lang w:val="en-US"/>
            </w:rPr>
            <w:t>Hahn, H.; Ganagin, W.; Hartmann, K.; Wachendorf, M. (2014): Cost analysis of concepts for a demand oriented biogas supply for flexible power generation.</w:t>
          </w:r>
          <w:bookmarkEnd w:id="63"/>
          <w:r>
            <w:rPr>
              <w:lang w:val="en-US"/>
            </w:rPr>
            <w:t xml:space="preserve"> </w:t>
          </w:r>
          <w:r w:rsidRPr="00C40BC0">
            <w:rPr>
              <w:i/>
              <w:lang w:val="en-US"/>
            </w:rPr>
            <w:t xml:space="preserve">Bioresource Technology </w:t>
          </w:r>
          <w:r w:rsidRPr="00C40BC0">
            <w:rPr>
              <w:lang w:val="en-US"/>
            </w:rPr>
            <w:t>170, 211–220.</w:t>
          </w:r>
        </w:p>
        <w:p w14:paraId="60266767" w14:textId="77777777" w:rsidR="00C40BC0" w:rsidRDefault="00C40BC0" w:rsidP="00C40BC0">
          <w:pPr>
            <w:pStyle w:val="CitaviBibliographyEntry"/>
            <w:rPr>
              <w:lang w:val="en-US"/>
            </w:rPr>
          </w:pPr>
          <w:bookmarkStart w:id="64"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4"/>
          <w:r>
            <w:rPr>
              <w:lang w:val="en-US"/>
            </w:rPr>
            <w:t xml:space="preserve"> </w:t>
          </w:r>
          <w:r w:rsidRPr="00C40BC0">
            <w:rPr>
              <w:i/>
              <w:lang w:val="en-US"/>
            </w:rPr>
            <w:t xml:space="preserve">Energies </w:t>
          </w:r>
          <w:r w:rsidRPr="00C40BC0">
            <w:rPr>
              <w:lang w:val="en-US"/>
            </w:rPr>
            <w:t>9 (5), 368.</w:t>
          </w:r>
        </w:p>
        <w:p w14:paraId="54B7CDFE" w14:textId="77777777" w:rsidR="00C40BC0" w:rsidRDefault="00C40BC0" w:rsidP="00C40BC0">
          <w:pPr>
            <w:pStyle w:val="CitaviBibliographyEntry"/>
            <w:rPr>
              <w:lang w:val="en-US"/>
            </w:rPr>
          </w:pPr>
          <w:bookmarkStart w:id="65" w:name="_CTVL00162194bb43f664366b430ad14f4eeee4e"/>
          <w:r>
            <w:rPr>
              <w:lang w:val="en-US"/>
            </w:rPr>
            <w:t>Jimenez, J.; Latrille, E.; Harmand, J.; Robles, A.; Ferrer, J.; Steyer, J.-P. (2015): Instrumentation and control of anaerobic digestion processes.</w:t>
          </w:r>
          <w:bookmarkEnd w:id="65"/>
          <w:r>
            <w:rPr>
              <w:lang w:val="en-US"/>
            </w:rPr>
            <w:t xml:space="preserve"> </w:t>
          </w:r>
          <w:r w:rsidRPr="00C40BC0">
            <w:rPr>
              <w:i/>
              <w:lang w:val="en-US"/>
            </w:rPr>
            <w:t xml:space="preserve">Reviews in Environmental Science and Bio/Technology </w:t>
          </w:r>
          <w:r w:rsidRPr="00C40BC0">
            <w:rPr>
              <w:lang w:val="en-US"/>
            </w:rPr>
            <w:t>14 (4), 615–648.</w:t>
          </w:r>
        </w:p>
        <w:p w14:paraId="432AA561" w14:textId="77777777" w:rsidR="00C40BC0" w:rsidRDefault="00C40BC0" w:rsidP="00C40BC0">
          <w:pPr>
            <w:pStyle w:val="CitaviBibliographyEntry"/>
            <w:rPr>
              <w:lang w:val="en-US"/>
            </w:rPr>
          </w:pPr>
          <w:bookmarkStart w:id="66"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6"/>
          <w:r>
            <w:rPr>
              <w:lang w:val="en-US"/>
            </w:rPr>
            <w:t xml:space="preserve"> </w:t>
          </w:r>
          <w:r w:rsidRPr="00C40BC0">
            <w:rPr>
              <w:i/>
              <w:lang w:val="en-US"/>
            </w:rPr>
            <w:t xml:space="preserve">Energies </w:t>
          </w:r>
          <w:r w:rsidRPr="00C40BC0">
            <w:rPr>
              <w:lang w:val="en-US"/>
            </w:rPr>
            <w:t>15 (16), 5827.</w:t>
          </w:r>
        </w:p>
        <w:p w14:paraId="11D0899E" w14:textId="77777777" w:rsidR="00C40BC0" w:rsidRDefault="00C40BC0" w:rsidP="00C40BC0">
          <w:pPr>
            <w:pStyle w:val="CitaviBibliographyEntry"/>
            <w:rPr>
              <w:lang w:val="en-US"/>
            </w:rPr>
          </w:pPr>
          <w:bookmarkStart w:id="67" w:name="_CTVL00109d29270eb9947939a5023fd459758f8"/>
          <w:r>
            <w:rPr>
              <w:lang w:val="en-US"/>
            </w:rPr>
            <w:t>Kegl, T.; Torres Jiménez, E.; Kegl, B.; Kovač Kralj, A.; Kegl, M. (2025): Modeling and optimization of anaerobic digestion technology: Current status and future outlook.</w:t>
          </w:r>
          <w:bookmarkEnd w:id="67"/>
          <w:r>
            <w:rPr>
              <w:lang w:val="en-US"/>
            </w:rPr>
            <w:t xml:space="preserve"> </w:t>
          </w:r>
          <w:r w:rsidRPr="00C40BC0">
            <w:rPr>
              <w:i/>
              <w:lang w:val="en-US"/>
            </w:rPr>
            <w:t xml:space="preserve">Progress in Energy and Combustion Science </w:t>
          </w:r>
          <w:r w:rsidRPr="00C40BC0">
            <w:rPr>
              <w:lang w:val="en-US"/>
            </w:rPr>
            <w:t>106, 101199.</w:t>
          </w:r>
        </w:p>
        <w:p w14:paraId="19BC1EBD" w14:textId="77777777" w:rsidR="00C40BC0" w:rsidRDefault="00C40BC0" w:rsidP="00C40BC0">
          <w:pPr>
            <w:pStyle w:val="CitaviBibliographyEntry"/>
            <w:rPr>
              <w:lang w:val="en-US"/>
            </w:rPr>
          </w:pPr>
          <w:bookmarkStart w:id="68" w:name="_CTVL001ff6d8e1f22924ae3a8c00567caf17d62"/>
          <w:r>
            <w:rPr>
              <w:lang w:val="en-US"/>
            </w:rPr>
            <w:t>Kil, H.; Li, D.; Xi, Y.; Li, J. (2017): Model predictive control with on-line model identification for anaerobic digestion processes.</w:t>
          </w:r>
          <w:bookmarkEnd w:id="68"/>
          <w:r>
            <w:rPr>
              <w:lang w:val="en-US"/>
            </w:rPr>
            <w:t xml:space="preserve"> </w:t>
          </w:r>
          <w:r w:rsidRPr="00C40BC0">
            <w:rPr>
              <w:i/>
              <w:lang w:val="en-US"/>
            </w:rPr>
            <w:t xml:space="preserve">Biochemical Engineering Journal </w:t>
          </w:r>
          <w:r w:rsidRPr="00C40BC0">
            <w:rPr>
              <w:lang w:val="en-US"/>
            </w:rPr>
            <w:t>128 (9), 63–75.</w:t>
          </w:r>
        </w:p>
        <w:p w14:paraId="5D08B425" w14:textId="77777777" w:rsidR="00C40BC0" w:rsidRDefault="00C40BC0" w:rsidP="00C40BC0">
          <w:pPr>
            <w:pStyle w:val="CitaviBibliographyEntry"/>
            <w:rPr>
              <w:lang w:val="en-US"/>
            </w:rPr>
          </w:pPr>
          <w:bookmarkStart w:id="69" w:name="_CTVL001c709e85c77024936b9d07f9ccb35b455"/>
          <w:r>
            <w:rPr>
              <w:lang w:val="en-US"/>
            </w:rPr>
            <w:lastRenderedPageBreak/>
            <w:t>Kim, J. W.; Krausch, N.; Aizpuru, J.; Barz, T.; Lucia, S.; Neubauer, P.; Cruz Bournazou, M. N. (2023): Model predictive control and moving horizon estimation for adaptive optimal bolus feeding in high-throughput cultivation of</w:t>
          </w:r>
          <w:bookmarkEnd w:id="69"/>
          <w:r>
            <w:rPr>
              <w:lang w:val="en-US"/>
            </w:rPr>
            <w:t xml:space="preserve"> </w:t>
          </w:r>
          <w:r w:rsidRPr="00C40BC0">
            <w:rPr>
              <w:i/>
              <w:lang w:val="en-US"/>
            </w:rPr>
            <w:t>E. coli</w:t>
          </w:r>
          <w:r w:rsidRPr="00C40BC0">
            <w:rPr>
              <w:lang w:val="en-US"/>
            </w:rPr>
            <w:t xml:space="preserve">. </w:t>
          </w:r>
          <w:r w:rsidRPr="00C40BC0">
            <w:rPr>
              <w:i/>
              <w:lang w:val="en-US"/>
            </w:rPr>
            <w:t xml:space="preserve">Computers &amp; Chemical Engineering </w:t>
          </w:r>
          <w:r w:rsidRPr="00C40BC0">
            <w:rPr>
              <w:lang w:val="en-US"/>
            </w:rPr>
            <w:t>172, 108158.</w:t>
          </w:r>
        </w:p>
        <w:p w14:paraId="7A1F9885" w14:textId="77777777" w:rsidR="00C40BC0" w:rsidRDefault="00C40BC0" w:rsidP="00C40BC0">
          <w:pPr>
            <w:pStyle w:val="CitaviBibliographyEntry"/>
            <w:rPr>
              <w:lang w:val="en-US"/>
            </w:rPr>
          </w:pPr>
          <w:bookmarkStart w:id="70" w:name="_CTVL00138d43eeeeb8144698dbf90b5a413db7f"/>
          <w:r>
            <w:rPr>
              <w:lang w:val="en-US"/>
            </w:rPr>
            <w:t>Koch, K.; Hafner, S. D.; Weinrich, S.; Astals, S.; Holliger, C. (2020): Power and Limitations of Biochemical Methane Potential (BMP) Tests.</w:t>
          </w:r>
          <w:bookmarkEnd w:id="70"/>
          <w:r>
            <w:rPr>
              <w:lang w:val="en-US"/>
            </w:rPr>
            <w:t xml:space="preserve"> </w:t>
          </w:r>
          <w:r w:rsidRPr="00C40BC0">
            <w:rPr>
              <w:i/>
              <w:lang w:val="en-US"/>
            </w:rPr>
            <w:t xml:space="preserve">Frontiers in Energy Research </w:t>
          </w:r>
          <w:r w:rsidRPr="00C40BC0">
            <w:rPr>
              <w:lang w:val="en-US"/>
            </w:rPr>
            <w:t>8, 63.</w:t>
          </w:r>
        </w:p>
        <w:p w14:paraId="4FB62BEA" w14:textId="77777777" w:rsidR="00C40BC0" w:rsidRDefault="00C40BC0" w:rsidP="00C40BC0">
          <w:pPr>
            <w:pStyle w:val="CitaviBibliographyEntry"/>
            <w:rPr>
              <w:lang w:val="en-US"/>
            </w:rPr>
          </w:pPr>
          <w:bookmarkStart w:id="71" w:name="_CTVL00183734d8d74ed4a239bcf1c4dc098da8f"/>
          <w:r>
            <w:rPr>
              <w:lang w:val="en-US"/>
            </w:rPr>
            <w:t>Körber, M.; Weinrich, S.; Span, R.; Gerber, M. (2022): Demand-oriented biogas production to cover residual load of an electricity self-sufficient community using a simple kinetic model.</w:t>
          </w:r>
          <w:bookmarkEnd w:id="71"/>
          <w:r>
            <w:rPr>
              <w:lang w:val="en-US"/>
            </w:rPr>
            <w:t xml:space="preserve"> </w:t>
          </w:r>
          <w:r w:rsidRPr="00C40BC0">
            <w:rPr>
              <w:i/>
              <w:lang w:val="en-US"/>
            </w:rPr>
            <w:t xml:space="preserve">Bioresource Technology </w:t>
          </w:r>
          <w:r w:rsidRPr="00C40BC0">
            <w:rPr>
              <w:lang w:val="en-US"/>
            </w:rPr>
            <w:t>361, 127664.</w:t>
          </w:r>
        </w:p>
        <w:p w14:paraId="5D65E30E" w14:textId="77777777" w:rsidR="00C40BC0" w:rsidRDefault="00C40BC0" w:rsidP="00C40BC0">
          <w:pPr>
            <w:pStyle w:val="CitaviBibliographyEntry"/>
            <w:rPr>
              <w:lang w:val="en-US"/>
            </w:rPr>
          </w:pPr>
          <w:bookmarkStart w:id="72" w:name="_CTVL001c56319509a044d07a266baf2807cc4d6"/>
          <w:r>
            <w:rPr>
              <w:lang w:val="en-US"/>
            </w:rPr>
            <w:t>Kryvoruchko, V.; Machmüller, A.; Bodiroza, V.; Amon, B.; Amon, T. (2009): Anaerobic digestion of by-products of sugar beet and starch potato processing.</w:t>
          </w:r>
          <w:bookmarkEnd w:id="72"/>
          <w:r>
            <w:rPr>
              <w:lang w:val="en-US"/>
            </w:rPr>
            <w:t xml:space="preserve"> </w:t>
          </w:r>
          <w:r w:rsidRPr="00C40BC0">
            <w:rPr>
              <w:i/>
              <w:lang w:val="en-US"/>
            </w:rPr>
            <w:t xml:space="preserve">Biomass and Bioenergy </w:t>
          </w:r>
          <w:r w:rsidRPr="00C40BC0">
            <w:rPr>
              <w:lang w:val="en-US"/>
            </w:rPr>
            <w:t>33 (4), 620–627.</w:t>
          </w:r>
        </w:p>
        <w:p w14:paraId="09863164" w14:textId="77777777" w:rsidR="00C40BC0" w:rsidRDefault="00C40BC0" w:rsidP="00C40BC0">
          <w:pPr>
            <w:pStyle w:val="CitaviBibliographyEntry"/>
            <w:rPr>
              <w:lang w:val="en-US"/>
            </w:rPr>
          </w:pPr>
          <w:bookmarkStart w:id="73" w:name="_CTVL001f846f4f7d3934acb9097be2341ee47a0"/>
          <w:r>
            <w:rPr>
              <w:lang w:val="en-US"/>
            </w:rPr>
            <w:t>Ku, H. H. (1966): Notes on the use of propagation of error formulas.</w:t>
          </w:r>
          <w:bookmarkEnd w:id="73"/>
          <w:r>
            <w:rPr>
              <w:lang w:val="en-US"/>
            </w:rPr>
            <w:t xml:space="preserve"> </w:t>
          </w:r>
          <w:r w:rsidRPr="00C40BC0">
            <w:rPr>
              <w:i/>
              <w:lang w:val="en-US"/>
            </w:rPr>
            <w:t xml:space="preserve">Journal of Research of the National Bureau of Standards, Section C: Engineering and Instrumentation </w:t>
          </w:r>
          <w:r w:rsidRPr="00C40BC0">
            <w:rPr>
              <w:lang w:val="en-US"/>
            </w:rPr>
            <w:t>70C (4), 263.</w:t>
          </w:r>
        </w:p>
        <w:p w14:paraId="60094715" w14:textId="77777777" w:rsidR="00C40BC0" w:rsidRDefault="00C40BC0" w:rsidP="00C40BC0">
          <w:pPr>
            <w:pStyle w:val="CitaviBibliographyEntry"/>
            <w:rPr>
              <w:lang w:val="en-US"/>
            </w:rPr>
          </w:pPr>
          <w:bookmarkStart w:id="74" w:name="_CTVL001c3b78bc64261460886accb7573639093"/>
          <w:r w:rsidRPr="00C40BC0">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389E89AD" w14:textId="77777777" w:rsidR="00C40BC0" w:rsidRDefault="00C40BC0" w:rsidP="00C40BC0">
          <w:pPr>
            <w:pStyle w:val="CitaviBibliographyEntry"/>
            <w:rPr>
              <w:lang w:val="en-US"/>
            </w:rPr>
          </w:pPr>
          <w:bookmarkStart w:id="75" w:name="_CTVL001aa10622fc825473c887011dc382fbeeb"/>
          <w:bookmarkEnd w:id="74"/>
          <w:r>
            <w:rPr>
              <w:lang w:val="en-US"/>
            </w:rPr>
            <w:t>Lübken, M.; Kosse, P.; Koch, K.; Gehring, T.; Wichern, M. (2015): Influent Fractionation for Modeling Continuous Anaerobic Digestion Processes. In Gübitz, G., Bauer, A. et al. (Eds.):</w:t>
          </w:r>
          <w:bookmarkEnd w:id="75"/>
          <w:r>
            <w:rPr>
              <w:lang w:val="en-US"/>
            </w:rPr>
            <w:t xml:space="preserve"> </w:t>
          </w:r>
          <w:r w:rsidRPr="00C40BC0">
            <w:rPr>
              <w:i/>
              <w:lang w:val="en-US"/>
            </w:rPr>
            <w:t>Biogas Science and Technology</w:t>
          </w:r>
          <w:r w:rsidRPr="00C40BC0">
            <w:rPr>
              <w:lang w:val="en-US"/>
            </w:rPr>
            <w:t>. Cham: Springer International Publishing Switzerland (Advances in Biochemical Engineering/Biotechnology, 151), 137–169.</w:t>
          </w:r>
        </w:p>
        <w:p w14:paraId="786A961B" w14:textId="77777777" w:rsidR="00C40BC0" w:rsidRDefault="00C40BC0" w:rsidP="00C40BC0">
          <w:pPr>
            <w:pStyle w:val="CitaviBibliographyEntry"/>
            <w:rPr>
              <w:lang w:val="en-US"/>
            </w:rPr>
          </w:pPr>
          <w:bookmarkStart w:id="76" w:name="_CTVL0017baf63e5af284abfbcbb4b1f236fe958"/>
          <w:r>
            <w:rPr>
              <w:lang w:val="en-US"/>
            </w:rPr>
            <w:t>Lucia, S.; Engell, S. (2014): Control of towing kites under uncertainty using robust economic nonlinear model predictive control:</w:t>
          </w:r>
          <w:bookmarkEnd w:id="76"/>
          <w:r>
            <w:rPr>
              <w:lang w:val="en-US"/>
            </w:rPr>
            <w:t xml:space="preserve"> </w:t>
          </w:r>
          <w:r w:rsidRPr="00C40BC0">
            <w:rPr>
              <w:i/>
              <w:lang w:val="en-US"/>
            </w:rPr>
            <w:t xml:space="preserve">ECC 2014. </w:t>
          </w:r>
          <w:r w:rsidRPr="00C40BC0">
            <w:rPr>
              <w:lang w:val="en-US"/>
            </w:rPr>
            <w:t>Strasbourg, France, 1158–1163.</w:t>
          </w:r>
        </w:p>
        <w:p w14:paraId="38868BA7" w14:textId="77777777" w:rsidR="00C40BC0" w:rsidRDefault="00C40BC0" w:rsidP="00C40BC0">
          <w:pPr>
            <w:pStyle w:val="CitaviBibliographyEntry"/>
            <w:rPr>
              <w:lang w:val="en-US"/>
            </w:rPr>
          </w:pPr>
          <w:bookmarkStart w:id="77" w:name="_CTVL0015c34a15e3a6541d0899b329ba07ee9d2"/>
          <w:r>
            <w:rPr>
              <w:lang w:val="en-US"/>
            </w:rPr>
            <w:t>Lucia, S.; Finkler, T.; Engell, S. (2013): Multi-stage nonlinear model predictive control applied to a semi-batch polymerization reactor under uncertainty.</w:t>
          </w:r>
          <w:bookmarkEnd w:id="77"/>
          <w:r>
            <w:rPr>
              <w:lang w:val="en-US"/>
            </w:rPr>
            <w:t xml:space="preserve"> </w:t>
          </w:r>
          <w:r w:rsidRPr="00C40BC0">
            <w:rPr>
              <w:i/>
              <w:lang w:val="en-US"/>
            </w:rPr>
            <w:t xml:space="preserve">Journal of Process Control </w:t>
          </w:r>
          <w:r w:rsidRPr="00C40BC0">
            <w:rPr>
              <w:lang w:val="en-US"/>
            </w:rPr>
            <w:t>23 (9), 1306–1319.</w:t>
          </w:r>
        </w:p>
        <w:p w14:paraId="483B0ECD" w14:textId="77777777" w:rsidR="00C40BC0" w:rsidRDefault="00C40BC0" w:rsidP="00C40BC0">
          <w:pPr>
            <w:pStyle w:val="CitaviBibliographyEntry"/>
            <w:rPr>
              <w:lang w:val="en-US"/>
            </w:rPr>
          </w:pPr>
          <w:bookmarkStart w:id="78" w:name="_CTVL001977d69209d6a4035ae06308c16491874"/>
          <w:r>
            <w:rPr>
              <w:lang w:val="en-US"/>
            </w:rPr>
            <w:t>Mauky, E.; Weinrich, S.; Jacobi, H.-F.; Nägele, H.-J.; Liebetrau, J.; Nelles, M. (2017): Demand-driven biogas production by flexible feeding in full-scale - Process stability and flexibility potentials.</w:t>
          </w:r>
          <w:bookmarkEnd w:id="78"/>
          <w:r>
            <w:rPr>
              <w:lang w:val="en-US"/>
            </w:rPr>
            <w:t xml:space="preserve"> </w:t>
          </w:r>
          <w:r w:rsidRPr="00C40BC0">
            <w:rPr>
              <w:i/>
              <w:lang w:val="en-US"/>
            </w:rPr>
            <w:t xml:space="preserve">Anaerobe </w:t>
          </w:r>
          <w:r w:rsidRPr="00C40BC0">
            <w:rPr>
              <w:lang w:val="en-US"/>
            </w:rPr>
            <w:t>46, 86–95.</w:t>
          </w:r>
        </w:p>
        <w:p w14:paraId="4AD2E484" w14:textId="77777777" w:rsidR="00C40BC0" w:rsidRDefault="00C40BC0" w:rsidP="00C40BC0">
          <w:pPr>
            <w:pStyle w:val="CitaviBibliographyEntry"/>
            <w:rPr>
              <w:lang w:val="en-US"/>
            </w:rPr>
          </w:pPr>
          <w:bookmarkStart w:id="79" w:name="_CTVL00125a47e44351c41d8814ac7303d06f6e1"/>
          <w:r>
            <w:rPr>
              <w:lang w:val="en-US"/>
            </w:rPr>
            <w:t>Mauky, E.; Weinrich, S.; Nägele, H.-J.; Jacobi, H. F.; Liebetrau, J.; Nelles, M. (2016): Model Predictive Control for Demand-Driven Biogas Production in Full Scale.</w:t>
          </w:r>
          <w:bookmarkEnd w:id="79"/>
          <w:r>
            <w:rPr>
              <w:lang w:val="en-US"/>
            </w:rPr>
            <w:t xml:space="preserve"> </w:t>
          </w:r>
          <w:r w:rsidRPr="00C40BC0">
            <w:rPr>
              <w:i/>
              <w:lang w:val="en-US"/>
            </w:rPr>
            <w:t xml:space="preserve">Chemical Engineering &amp; Technology </w:t>
          </w:r>
          <w:r w:rsidRPr="00C40BC0">
            <w:rPr>
              <w:lang w:val="en-US"/>
            </w:rPr>
            <w:t>39 (4), 652–664.</w:t>
          </w:r>
        </w:p>
        <w:p w14:paraId="74B5D4AC" w14:textId="77777777" w:rsidR="00C40BC0" w:rsidRDefault="00C40BC0" w:rsidP="00C40BC0">
          <w:pPr>
            <w:pStyle w:val="CitaviBibliographyEntry"/>
            <w:rPr>
              <w:lang w:val="en-US"/>
            </w:rPr>
          </w:pPr>
          <w:bookmarkStart w:id="80" w:name="_CTVL0013051c0cddf4f42568eae54078ad0bd70"/>
          <w:r>
            <w:rPr>
              <w:lang w:val="en-US"/>
            </w:rPr>
            <w:lastRenderedPageBreak/>
            <w:t>Mayne, D. Q. (2014): Model predictive control: Recent developments and future promise.</w:t>
          </w:r>
          <w:bookmarkEnd w:id="80"/>
          <w:r>
            <w:rPr>
              <w:lang w:val="en-US"/>
            </w:rPr>
            <w:t xml:space="preserve"> </w:t>
          </w:r>
          <w:r w:rsidRPr="00C40BC0">
            <w:rPr>
              <w:i/>
              <w:lang w:val="en-US"/>
            </w:rPr>
            <w:t xml:space="preserve">Automatica </w:t>
          </w:r>
          <w:r w:rsidRPr="00C40BC0">
            <w:rPr>
              <w:lang w:val="en-US"/>
            </w:rPr>
            <w:t>50 (12), 2967–2986.</w:t>
          </w:r>
        </w:p>
        <w:p w14:paraId="216A604B" w14:textId="77777777" w:rsidR="00C40BC0" w:rsidRDefault="00C40BC0" w:rsidP="00C40BC0">
          <w:pPr>
            <w:pStyle w:val="CitaviBibliographyEntry"/>
            <w:rPr>
              <w:lang w:val="en-US"/>
            </w:rPr>
          </w:pPr>
          <w:bookmarkStart w:id="81" w:name="_CTVL001274bbd6750ec4c929a4e7a43fcbcfcf3"/>
          <w:r>
            <w:rPr>
              <w:lang w:val="en-US"/>
            </w:rPr>
            <w:t>Mendiola-Rodriguez, T. A.; Ricardez-Sandoval, L. A. (2022): Robust control for anaerobic digestion systems of Tequila vinasses under uncertainty: A Deep Deterministic Policy Gradient Algorithm.</w:t>
          </w:r>
          <w:bookmarkEnd w:id="81"/>
          <w:r>
            <w:rPr>
              <w:lang w:val="en-US"/>
            </w:rPr>
            <w:t xml:space="preserve"> </w:t>
          </w:r>
          <w:r w:rsidRPr="00C40BC0">
            <w:rPr>
              <w:i/>
              <w:lang w:val="en-US"/>
            </w:rPr>
            <w:t xml:space="preserve">Digital Chemical Engineering </w:t>
          </w:r>
          <w:r w:rsidRPr="00C40BC0">
            <w:rPr>
              <w:lang w:val="en-US"/>
            </w:rPr>
            <w:t>3, 100023.</w:t>
          </w:r>
        </w:p>
        <w:p w14:paraId="209EED62" w14:textId="77777777" w:rsidR="00C40BC0" w:rsidRDefault="00C40BC0" w:rsidP="00C40BC0">
          <w:pPr>
            <w:pStyle w:val="CitaviBibliographyEntry"/>
            <w:rPr>
              <w:lang w:val="en-US"/>
            </w:rPr>
          </w:pPr>
          <w:bookmarkStart w:id="82" w:name="_CTVL001b3c753199fa1416c82e8912240005fe1"/>
          <w:r>
            <w:rPr>
              <w:lang w:val="en-US"/>
            </w:rPr>
            <w:t>Piceno-Díaz, E. R.; Ricardez-Sandoval, L. A.; Gutierrez-Limon, M. A.; Méndez-Acosta, H. O.; Puebla, H. (2020): Robust Nonlinear Model Predictive Control for Two-Stage Anaerobic Digesters.</w:t>
          </w:r>
          <w:bookmarkEnd w:id="82"/>
          <w:r>
            <w:rPr>
              <w:lang w:val="en-US"/>
            </w:rPr>
            <w:t xml:space="preserve"> </w:t>
          </w:r>
          <w:r w:rsidRPr="00C40BC0">
            <w:rPr>
              <w:i/>
              <w:lang w:val="en-US"/>
            </w:rPr>
            <w:t xml:space="preserve">Industrial &amp; Engineering Chemistry Research </w:t>
          </w:r>
          <w:r w:rsidRPr="00C40BC0">
            <w:rPr>
              <w:lang w:val="en-US"/>
            </w:rPr>
            <w:t>59 (52), 22559–22572.</w:t>
          </w:r>
        </w:p>
        <w:p w14:paraId="49C2315E" w14:textId="77777777" w:rsidR="00C40BC0" w:rsidRDefault="00C40BC0" w:rsidP="00C40BC0">
          <w:pPr>
            <w:pStyle w:val="CitaviBibliographyEntry"/>
            <w:rPr>
              <w:lang w:val="en-US"/>
            </w:rPr>
          </w:pPr>
          <w:bookmarkStart w:id="83" w:name="_CTVL001613817b73b44408b87fd77151cc11fc5"/>
          <w:r>
            <w:rPr>
              <w:lang w:val="en-US"/>
            </w:rPr>
            <w:t>Qin, S.; Badgwell, T. A. (2003): A survey of industrial model predictive control technology.</w:t>
          </w:r>
          <w:bookmarkEnd w:id="83"/>
          <w:r>
            <w:rPr>
              <w:lang w:val="en-US"/>
            </w:rPr>
            <w:t xml:space="preserve"> </w:t>
          </w:r>
          <w:r w:rsidRPr="00C40BC0">
            <w:rPr>
              <w:i/>
              <w:lang w:val="en-US"/>
            </w:rPr>
            <w:t xml:space="preserve">Control Engineering Practice </w:t>
          </w:r>
          <w:r w:rsidRPr="00C40BC0">
            <w:rPr>
              <w:lang w:val="en-US"/>
            </w:rPr>
            <w:t>11 (7), 733–764.</w:t>
          </w:r>
        </w:p>
        <w:p w14:paraId="3BAE54C9" w14:textId="77777777" w:rsidR="00C40BC0" w:rsidRDefault="00C40BC0" w:rsidP="00C40BC0">
          <w:pPr>
            <w:pStyle w:val="CitaviBibliographyEntry"/>
            <w:rPr>
              <w:lang w:val="en-US"/>
            </w:rPr>
          </w:pPr>
          <w:bookmarkStart w:id="84" w:name="_CTVL00135a7796cceac458e9e0ceb102a610b4c"/>
          <w:r>
            <w:rPr>
              <w:lang w:val="en-US"/>
            </w:rPr>
            <w:t>Raeyatdoost, N.; Bongards, M.; Bäck, T.; Wolf, C. (2023): Robust state estimation of the anaerobic digestion process for municipal organic waste using an unscented Kalman filter.</w:t>
          </w:r>
          <w:bookmarkEnd w:id="84"/>
          <w:r>
            <w:rPr>
              <w:lang w:val="en-US"/>
            </w:rPr>
            <w:t xml:space="preserve"> </w:t>
          </w:r>
          <w:r w:rsidRPr="00C40BC0">
            <w:rPr>
              <w:i/>
              <w:lang w:val="en-US"/>
            </w:rPr>
            <w:t xml:space="preserve">Journal of Process Control </w:t>
          </w:r>
          <w:r w:rsidRPr="00C40BC0">
            <w:rPr>
              <w:lang w:val="en-US"/>
            </w:rPr>
            <w:t>121 (1), 50–59.</w:t>
          </w:r>
        </w:p>
        <w:p w14:paraId="03FB2C3F" w14:textId="77777777" w:rsidR="00C40BC0" w:rsidRDefault="00C40BC0" w:rsidP="00C40BC0">
          <w:pPr>
            <w:pStyle w:val="CitaviBibliographyEntry"/>
            <w:rPr>
              <w:lang w:val="en-US"/>
            </w:rPr>
          </w:pPr>
          <w:bookmarkStart w:id="85" w:name="_CTVL001a90bcad64d4a4f9097d99eb568681a63"/>
          <w:r>
            <w:rPr>
              <w:lang w:val="en-US"/>
            </w:rPr>
            <w:t>Segura, T.; Zanoni, P.; Brémond, U.; Lucet-Bérille, C.; Pradel, A.; Escudié, R.; Steyer, J.-P. (2025): Modelling anaerobic digestion of agricultural waste: From lab to full scale.</w:t>
          </w:r>
          <w:bookmarkEnd w:id="85"/>
          <w:r>
            <w:rPr>
              <w:lang w:val="en-US"/>
            </w:rPr>
            <w:t xml:space="preserve"> </w:t>
          </w:r>
          <w:r w:rsidRPr="00C40BC0">
            <w:rPr>
              <w:i/>
              <w:lang w:val="en-US"/>
            </w:rPr>
            <w:t xml:space="preserve">Waste Management </w:t>
          </w:r>
          <w:r w:rsidRPr="00C40BC0">
            <w:rPr>
              <w:lang w:val="en-US"/>
            </w:rPr>
            <w:t>200, 114739.</w:t>
          </w:r>
        </w:p>
        <w:p w14:paraId="563A3ACD" w14:textId="77777777" w:rsidR="00C40BC0" w:rsidRDefault="00C40BC0" w:rsidP="00C40BC0">
          <w:pPr>
            <w:pStyle w:val="CitaviBibliographyEntry"/>
            <w:rPr>
              <w:lang w:val="en-US"/>
            </w:rPr>
          </w:pPr>
          <w:bookmarkStart w:id="86" w:name="_CTVL0016898c431e65640d492a95a80bb1e400c"/>
          <w:r>
            <w:rPr>
              <w:lang w:val="en-US"/>
            </w:rPr>
            <w:t>Steindl, M.; Venus, T. J.; Koch, K. (2025): A new framework for the technical biogas potential: Concept design, method development, and analytical application in a case study from Germany.</w:t>
          </w:r>
          <w:bookmarkEnd w:id="86"/>
          <w:r>
            <w:rPr>
              <w:lang w:val="en-US"/>
            </w:rPr>
            <w:t xml:space="preserve"> </w:t>
          </w:r>
          <w:r w:rsidRPr="00C40BC0">
            <w:rPr>
              <w:i/>
              <w:lang w:val="en-US"/>
            </w:rPr>
            <w:t xml:space="preserve">Renewable and Sustainable Energy Reviews </w:t>
          </w:r>
          <w:r w:rsidRPr="00C40BC0">
            <w:rPr>
              <w:lang w:val="en-US"/>
            </w:rPr>
            <w:t>216, 115645.</w:t>
          </w:r>
        </w:p>
        <w:p w14:paraId="15F112AE" w14:textId="77777777" w:rsidR="00C40BC0" w:rsidRDefault="00C40BC0" w:rsidP="00C40BC0">
          <w:pPr>
            <w:pStyle w:val="CitaviBibliographyEntry"/>
            <w:rPr>
              <w:lang w:val="en-US"/>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C40BC0">
            <w:rPr>
              <w:i/>
              <w:lang w:val="en-US"/>
            </w:rPr>
            <w:t xml:space="preserve">Agricultural Engineering </w:t>
          </w:r>
          <w:r w:rsidRPr="00C40BC0">
            <w:rPr>
              <w:lang w:val="en-US"/>
            </w:rPr>
            <w:t>77 (1), 21–45.</w:t>
          </w:r>
        </w:p>
        <w:p w14:paraId="5088D600" w14:textId="77777777" w:rsidR="00C40BC0" w:rsidRDefault="00C40BC0" w:rsidP="00C40BC0">
          <w:pPr>
            <w:pStyle w:val="CitaviBibliographyEntry"/>
            <w:rPr>
              <w:lang w:val="en-US"/>
            </w:rPr>
          </w:pPr>
          <w:bookmarkStart w:id="88" w:name="_CTVL00145abb379c65c4fa2be432c706bc9c886"/>
          <w:r>
            <w:rPr>
              <w:lang w:val="en-US"/>
            </w:rPr>
            <w:t>Theuerl, S.; Herrmann, C.; Heiermann, M.; Grundmann, P.; Landwehr, N.; Kreidenweis, U.; Prochnow, A. (2019): The Future Agricultural Biogas Plant in Germany.</w:t>
          </w:r>
          <w:bookmarkEnd w:id="88"/>
          <w:r>
            <w:rPr>
              <w:lang w:val="en-US"/>
            </w:rPr>
            <w:t xml:space="preserve"> </w:t>
          </w:r>
          <w:r w:rsidRPr="00C40BC0">
            <w:rPr>
              <w:i/>
              <w:lang w:val="en-US"/>
            </w:rPr>
            <w:t xml:space="preserve">Energies </w:t>
          </w:r>
          <w:r w:rsidRPr="00C40BC0">
            <w:rPr>
              <w:lang w:val="en-US"/>
            </w:rPr>
            <w:t>12 (3), 396.</w:t>
          </w:r>
        </w:p>
        <w:p w14:paraId="2E7F590A" w14:textId="77777777" w:rsidR="00C40BC0" w:rsidRDefault="00C40BC0" w:rsidP="00C40BC0">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C40BC0">
            <w:rPr>
              <w:i/>
              <w:lang w:val="en-US"/>
            </w:rPr>
            <w:t xml:space="preserve">Frontiers of Environmental Science &amp; Engineering </w:t>
          </w:r>
          <w:r w:rsidRPr="00C40BC0">
            <w:rPr>
              <w:lang w:val="en-US"/>
            </w:rPr>
            <w:t>18 (4).</w:t>
          </w:r>
        </w:p>
        <w:p w14:paraId="0566D4C9" w14:textId="77777777" w:rsidR="00C40BC0" w:rsidRDefault="00C40BC0" w:rsidP="00C40BC0">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C40BC0">
            <w:rPr>
              <w:i/>
              <w:lang w:val="en-US"/>
            </w:rPr>
            <w:t xml:space="preserve">Mathematical Programming </w:t>
          </w:r>
          <w:r w:rsidRPr="00C40BC0">
            <w:rPr>
              <w:lang w:val="en-US"/>
            </w:rPr>
            <w:t>106 (1), 25–57.</w:t>
          </w:r>
        </w:p>
        <w:p w14:paraId="1B0F1833" w14:textId="77777777" w:rsidR="00C40BC0" w:rsidRDefault="00C40BC0" w:rsidP="00C40BC0">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C40BC0">
            <w:rPr>
              <w:i/>
              <w:lang w:val="en-US"/>
            </w:rPr>
            <w:t xml:space="preserve">Bioresource Technology </w:t>
          </w:r>
          <w:r w:rsidRPr="00C40BC0">
            <w:rPr>
              <w:lang w:val="en-US"/>
            </w:rPr>
            <w:t>333, 125104.</w:t>
          </w:r>
        </w:p>
        <w:p w14:paraId="2C094CDF" w14:textId="77777777" w:rsidR="00C40BC0" w:rsidRDefault="00C40BC0" w:rsidP="00C40BC0">
          <w:pPr>
            <w:pStyle w:val="CitaviBibliographyEntry"/>
            <w:rPr>
              <w:lang w:val="en-US"/>
            </w:rPr>
          </w:pPr>
          <w:bookmarkStart w:id="92" w:name="_CTVL0011ab1625a1f8746d89116961d23d09cb8"/>
          <w:r>
            <w:rPr>
              <w:lang w:val="en-US"/>
            </w:rPr>
            <w:lastRenderedPageBreak/>
            <w:t>Weinrich, S.; Nelles, M. (2021): Systematic simplification of the Anaerobic Digestion Model No. 1 (ADM1) - Model development and stoichiometric analysis.</w:t>
          </w:r>
          <w:bookmarkEnd w:id="92"/>
          <w:r>
            <w:rPr>
              <w:lang w:val="en-US"/>
            </w:rPr>
            <w:t xml:space="preserve"> </w:t>
          </w:r>
          <w:r w:rsidRPr="00C40BC0">
            <w:rPr>
              <w:i/>
              <w:lang w:val="en-US"/>
            </w:rPr>
            <w:t xml:space="preserve">Bioresource Technology </w:t>
          </w:r>
          <w:r w:rsidRPr="00C40BC0">
            <w:rPr>
              <w:lang w:val="en-US"/>
            </w:rPr>
            <w:t>333, 125124.</w:t>
          </w:r>
        </w:p>
        <w:p w14:paraId="760C617C" w14:textId="77777777" w:rsidR="00C40BC0" w:rsidRDefault="00C40BC0" w:rsidP="00C40BC0">
          <w:pPr>
            <w:pStyle w:val="CitaviBibliographyEntry"/>
            <w:rPr>
              <w:lang w:val="en-US"/>
            </w:rPr>
          </w:pPr>
          <w:bookmarkStart w:id="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CDDFCAE" w14:textId="77777777" w:rsidR="00C40BC0" w:rsidRDefault="00C40BC0" w:rsidP="00C40BC0">
          <w:pPr>
            <w:pStyle w:val="CitaviBibliographyEntry"/>
            <w:rPr>
              <w:lang w:val="en-US"/>
            </w:rPr>
          </w:pPr>
          <w:bookmarkStart w:id="94" w:name="_CTVL001ff9e8b109e884cb2b5cdf110c00d3df1"/>
          <w:bookmarkEnd w:id="93"/>
          <w:r>
            <w:rPr>
              <w:lang w:val="en-US"/>
            </w:rPr>
            <w:t>Weißbach, F. (2009): Gas production potential of forage and cereal crops in biogas production.</w:t>
          </w:r>
          <w:bookmarkEnd w:id="94"/>
          <w:r>
            <w:rPr>
              <w:lang w:val="en-US"/>
            </w:rPr>
            <w:t xml:space="preserve"> </w:t>
          </w:r>
          <w:r w:rsidRPr="00C40BC0">
            <w:rPr>
              <w:i/>
              <w:lang w:val="en-US"/>
            </w:rPr>
            <w:t xml:space="preserve">Agricultural Engineering </w:t>
          </w:r>
          <w:r w:rsidRPr="00C40BC0">
            <w:rPr>
              <w:lang w:val="en-US"/>
            </w:rPr>
            <w:t>64 (5), 317–321.</w:t>
          </w:r>
        </w:p>
        <w:p w14:paraId="2B6D4D8B" w14:textId="77777777" w:rsidR="00C40BC0" w:rsidRDefault="00C40BC0" w:rsidP="00C40BC0">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C40BC0">
            <w:rPr>
              <w:i/>
              <w:lang w:val="en-US"/>
            </w:rPr>
            <w:t xml:space="preserve">Agricultural Engineering </w:t>
          </w:r>
          <w:r w:rsidRPr="00C40BC0">
            <w:rPr>
              <w:lang w:val="en-US"/>
            </w:rPr>
            <w:t>63 (4), 210–211.</w:t>
          </w:r>
        </w:p>
        <w:p w14:paraId="67369462" w14:textId="77777777" w:rsidR="00C40BC0" w:rsidRDefault="00C40BC0" w:rsidP="00C40BC0">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C40BC0">
            <w:rPr>
              <w:i/>
              <w:lang w:val="en-US"/>
            </w:rPr>
            <w:t xml:space="preserve">Agricultural Engineering </w:t>
          </w:r>
          <w:r w:rsidRPr="00C40BC0">
            <w:rPr>
              <w:lang w:val="en-US"/>
            </w:rPr>
            <w:t>63 (2), 82–83.</w:t>
          </w:r>
        </w:p>
        <w:p w14:paraId="016479D6" w14:textId="77777777" w:rsidR="00C40BC0" w:rsidRDefault="00C40BC0" w:rsidP="00C40BC0">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C40BC0">
            <w:rPr>
              <w:i/>
              <w:lang w:val="en-US"/>
            </w:rPr>
            <w:t xml:space="preserve">Agricultural Engineering </w:t>
          </w:r>
          <w:r w:rsidRPr="00C40BC0">
            <w:rPr>
              <w:lang w:val="en-US"/>
            </w:rPr>
            <w:t>63 (6), 354–355.</w:t>
          </w:r>
        </w:p>
        <w:p w14:paraId="66C2ACD0" w14:textId="77777777" w:rsidR="00C40BC0" w:rsidRDefault="00C40BC0" w:rsidP="00C40BC0">
          <w:pPr>
            <w:pStyle w:val="CitaviBibliographyEntry"/>
            <w:rPr>
              <w:lang w:val="en-US"/>
            </w:rPr>
          </w:pPr>
          <w:bookmarkStart w:id="98"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8"/>
          <w:r>
            <w:rPr>
              <w:lang w:val="en-US"/>
            </w:rPr>
            <w:t xml:space="preserve"> </w:t>
          </w:r>
          <w:r w:rsidRPr="00C40BC0">
            <w:rPr>
              <w:i/>
              <w:lang w:val="en-US"/>
            </w:rPr>
            <w:t xml:space="preserve">Bioresource Technology </w:t>
          </w:r>
          <w:r w:rsidRPr="00C40BC0">
            <w:rPr>
              <w:lang w:val="en-US"/>
            </w:rPr>
            <w:t>100 (4), 1675–1681.</w:t>
          </w:r>
        </w:p>
        <w:p w14:paraId="4486B0BB" w14:textId="33780579" w:rsidR="006A6755" w:rsidRPr="00201A0D" w:rsidRDefault="00C40BC0" w:rsidP="00C40BC0">
          <w:pPr>
            <w:pStyle w:val="CitaviBibliographyEntry"/>
            <w:rPr>
              <w:lang w:val="en-US"/>
            </w:rPr>
          </w:pPr>
          <w:bookmarkStart w:id="99" w:name="_CTVL0017b0287eef7f5496aa3d5f058393ca80b"/>
          <w:r>
            <w:rPr>
              <w:lang w:val="en-US"/>
            </w:rPr>
            <w:t>Wu, D.; Peng, X.; Li, L.; Yang, P.; Peng, Y.; Liu, H.; Wang, X. (2021): Commercial biogas plants: Review on operational parameters and guide for performance optimization.</w:t>
          </w:r>
          <w:bookmarkEnd w:id="99"/>
          <w:r>
            <w:rPr>
              <w:lang w:val="en-US"/>
            </w:rPr>
            <w:t xml:space="preserve"> </w:t>
          </w:r>
          <w:r w:rsidRPr="00C40BC0">
            <w:rPr>
              <w:i/>
              <w:lang w:val="en-US"/>
            </w:rPr>
            <w:t xml:space="preserve">Fuel </w:t>
          </w:r>
          <w:r w:rsidRPr="00C40BC0">
            <w:rPr>
              <w:lang w:val="en-US"/>
            </w:rPr>
            <w:t>303, 121282.</w:t>
          </w:r>
          <w:r w:rsidR="00026F10" w:rsidRPr="00670698">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6901A" w14:textId="77777777" w:rsidR="00CD0B30" w:rsidRDefault="00CD0B30" w:rsidP="006F58A8">
      <w:pPr>
        <w:spacing w:after="0" w:line="240" w:lineRule="auto"/>
      </w:pPr>
      <w:r>
        <w:separator/>
      </w:r>
    </w:p>
  </w:endnote>
  <w:endnote w:type="continuationSeparator" w:id="0">
    <w:p w14:paraId="11DEE77C" w14:textId="77777777" w:rsidR="00CD0B30" w:rsidRDefault="00CD0B30" w:rsidP="006F58A8">
      <w:pPr>
        <w:spacing w:after="0" w:line="240" w:lineRule="auto"/>
      </w:pPr>
      <w:r>
        <w:continuationSeparator/>
      </w:r>
    </w:p>
  </w:endnote>
  <w:endnote w:type="continuationNotice" w:id="1">
    <w:p w14:paraId="0F31C586" w14:textId="77777777" w:rsidR="00CD0B30" w:rsidRDefault="00CD0B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850689" w:rsidRDefault="00850689">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850689" w:rsidRDefault="008506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2C887" w14:textId="77777777" w:rsidR="00CD0B30" w:rsidRDefault="00CD0B30" w:rsidP="006F58A8">
      <w:pPr>
        <w:spacing w:after="0" w:line="240" w:lineRule="auto"/>
      </w:pPr>
      <w:r>
        <w:separator/>
      </w:r>
    </w:p>
  </w:footnote>
  <w:footnote w:type="continuationSeparator" w:id="0">
    <w:p w14:paraId="5B487E5C" w14:textId="77777777" w:rsidR="00CD0B30" w:rsidRDefault="00CD0B30" w:rsidP="006F58A8">
      <w:pPr>
        <w:spacing w:after="0" w:line="240" w:lineRule="auto"/>
      </w:pPr>
      <w:r>
        <w:continuationSeparator/>
      </w:r>
    </w:p>
  </w:footnote>
  <w:footnote w:type="continuationNotice" w:id="1">
    <w:p w14:paraId="1BB037F6" w14:textId="77777777" w:rsidR="00CD0B30" w:rsidRDefault="00CD0B3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850689" w:rsidRPr="00CF5B9B" w:rsidRDefault="00850689"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45E4"/>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1746"/>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B30"/>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170"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CABE0ED91A0A401EBDB5F29323567FBA"/>
        <w:category>
          <w:name w:val="Allgemein"/>
          <w:gallery w:val="placeholder"/>
        </w:category>
        <w:types>
          <w:type w:val="bbPlcHdr"/>
        </w:types>
        <w:behaviors>
          <w:behavior w:val="content"/>
        </w:behaviors>
        <w:guid w:val="{84532806-A556-4480-9DA4-503CA041F25B}"/>
      </w:docPartPr>
      <w:docPartBody>
        <w:p w:rsidR="00A66192" w:rsidRDefault="00DE459B" w:rsidP="00DE459B">
          <w:pPr>
            <w:pStyle w:val="CABE0ED91A0A401EBDB5F29323567FBA"/>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37A9F"/>
    <w:rsid w:val="00740F2F"/>
    <w:rsid w:val="00795B42"/>
    <w:rsid w:val="007A0D9B"/>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8AC49-4B04-474F-B38F-847BCA666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3507</Words>
  <Characters>1219100</Characters>
  <Application>Microsoft Office Word</Application>
  <DocSecurity>0</DocSecurity>
  <Lines>10159</Lines>
  <Paragraphs>28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lastModifiedBy>Hellmann, Simon</cp:lastModifiedBy>
  <cp:revision>141</cp:revision>
  <cp:lastPrinted>2025-06-24T15:08:00Z</cp:lastPrinted>
  <dcterms:created xsi:type="dcterms:W3CDTF">2025-07-21T09:01:00Z</dcterms:created>
  <dcterms:modified xsi:type="dcterms:W3CDTF">2025-09-0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